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20C7F" w14:textId="77777777" w:rsidR="00686BDE" w:rsidRPr="00404CD8" w:rsidRDefault="00686BDE" w:rsidP="00404CD8">
      <w:pPr>
        <w:pStyle w:val="Title"/>
        <w:rPr>
          <w:rFonts w:ascii="Arial" w:hAnsi="Arial" w:cs="Arial"/>
          <w:lang w:val="en-GB"/>
        </w:rPr>
      </w:pPr>
    </w:p>
    <w:p w14:paraId="0F665EDF" w14:textId="77777777" w:rsidR="00686BDE" w:rsidRDefault="0023160E">
      <w:pPr>
        <w:jc w:val="center"/>
        <w:rPr>
          <w:rFonts w:cs="Arial"/>
          <w:b/>
          <w:sz w:val="36"/>
          <w:lang w:val="en-GB"/>
        </w:rPr>
      </w:pPr>
      <w:r>
        <w:rPr>
          <w:rFonts w:cs="Arial"/>
          <w:b/>
          <w:sz w:val="36"/>
          <w:lang w:val="en-GB"/>
        </w:rPr>
        <w:t>p</w:t>
      </w:r>
      <w:r w:rsidR="00F1055B">
        <w:rPr>
          <w:rFonts w:cs="Arial"/>
          <w:b/>
          <w:sz w:val="36"/>
          <w:lang w:val="en-GB"/>
        </w:rPr>
        <w:t xml:space="preserve">yNetLogo: </w:t>
      </w:r>
      <w:r w:rsidR="0061088B">
        <w:rPr>
          <w:rFonts w:cs="Arial"/>
          <w:b/>
          <w:sz w:val="36"/>
          <w:lang w:val="en-GB"/>
        </w:rPr>
        <w:t>Linking</w:t>
      </w:r>
      <w:r w:rsidR="003D2DAC">
        <w:rPr>
          <w:rFonts w:cs="Arial"/>
          <w:b/>
          <w:sz w:val="36"/>
          <w:lang w:val="en-GB"/>
        </w:rPr>
        <w:t xml:space="preserve"> </w:t>
      </w:r>
      <w:r w:rsidR="008D3898">
        <w:rPr>
          <w:rFonts w:cs="Arial"/>
          <w:b/>
          <w:sz w:val="36"/>
          <w:lang w:val="en-GB"/>
        </w:rPr>
        <w:t>NetLogo with Python</w:t>
      </w:r>
    </w:p>
    <w:p w14:paraId="655258B7" w14:textId="77777777" w:rsidR="00686BDE" w:rsidRPr="00FD7A17" w:rsidRDefault="00686BDE">
      <w:pPr>
        <w:rPr>
          <w:rFonts w:cs="Arial"/>
          <w:lang w:val="en-GB"/>
        </w:rPr>
      </w:pPr>
    </w:p>
    <w:p w14:paraId="23225E2B" w14:textId="77777777" w:rsidR="00653291" w:rsidRPr="00FD7A17" w:rsidRDefault="00653291" w:rsidP="00653291">
      <w:pPr>
        <w:rPr>
          <w:rFonts w:cs="Arial"/>
          <w:lang w:val="en-GB"/>
        </w:rPr>
      </w:pPr>
    </w:p>
    <w:p w14:paraId="78834A7F" w14:textId="77777777" w:rsidR="00653291" w:rsidRPr="00404CD8" w:rsidRDefault="00653291" w:rsidP="00653291">
      <w:pPr>
        <w:jc w:val="center"/>
        <w:rPr>
          <w:rFonts w:cs="Arial"/>
          <w:b/>
          <w:lang w:val="nl-NL"/>
        </w:rPr>
      </w:pPr>
      <w:r w:rsidRPr="00404CD8">
        <w:rPr>
          <w:rFonts w:cs="Arial"/>
          <w:b/>
          <w:lang w:val="nl-NL"/>
        </w:rPr>
        <w:t>Mar</w:t>
      </w:r>
      <w:r>
        <w:rPr>
          <w:rFonts w:cs="Arial"/>
          <w:b/>
          <w:lang w:val="nl-NL"/>
        </w:rPr>
        <w:t xml:space="preserve">c Jaxa-Rozen, </w:t>
      </w:r>
      <w:r w:rsidRPr="00404CD8">
        <w:rPr>
          <w:rFonts w:cs="Arial"/>
          <w:b/>
          <w:lang w:val="nl-NL"/>
        </w:rPr>
        <w:t>Jan H. Kwakkel</w:t>
      </w:r>
    </w:p>
    <w:p w14:paraId="5FCDD0C9" w14:textId="77777777" w:rsidR="00653291" w:rsidRPr="007551F1" w:rsidRDefault="00653291" w:rsidP="00653291">
      <w:pPr>
        <w:jc w:val="center"/>
        <w:rPr>
          <w:rFonts w:cs="Arial"/>
          <w:lang w:val="nl-NL"/>
        </w:rPr>
      </w:pPr>
    </w:p>
    <w:p w14:paraId="75CFA986" w14:textId="77777777" w:rsidR="00653291" w:rsidRDefault="00653291" w:rsidP="00653291">
      <w:pPr>
        <w:jc w:val="center"/>
        <w:rPr>
          <w:rFonts w:cs="Arial"/>
          <w:b/>
          <w:spacing w:val="-2"/>
          <w:lang w:val="en-GB"/>
        </w:rPr>
      </w:pPr>
      <w:r w:rsidRPr="00404CD8">
        <w:rPr>
          <w:rFonts w:cs="Arial"/>
          <w:i/>
          <w:lang w:val="en-GB"/>
        </w:rPr>
        <w:t>Faculty of Technology, Policy and Management, Delft University of Technology</w:t>
      </w:r>
    </w:p>
    <w:p w14:paraId="3AA77935" w14:textId="77777777" w:rsidR="00653291" w:rsidRDefault="00653291" w:rsidP="00032C92">
      <w:pPr>
        <w:rPr>
          <w:rFonts w:cs="Arial"/>
          <w:b/>
          <w:spacing w:val="-2"/>
          <w:lang w:val="en-GB"/>
        </w:rPr>
      </w:pPr>
    </w:p>
    <w:p w14:paraId="45E1C616" w14:textId="77777777"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testing and analyzing</w:t>
      </w:r>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NetLogo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pyNetLogo connector, which </w:t>
      </w:r>
      <w:r w:rsidR="004E2B61">
        <w:rPr>
          <w:rFonts w:cs="Arial"/>
          <w:spacing w:val="-2"/>
          <w:lang w:val="en-GB"/>
        </w:rPr>
        <w:t xml:space="preserve">allows NetLogo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PyNetLogo’s features are demonstrated by controlling one of NetLogo’s example models from an interactive Python environment, then performing a global sensitivity analysis with parallel processing.</w:t>
      </w:r>
    </w:p>
    <w:p w14:paraId="0179200C" w14:textId="77777777" w:rsidR="00686BDE" w:rsidRPr="00032C92" w:rsidRDefault="00686BDE">
      <w:pPr>
        <w:rPr>
          <w:rFonts w:cs="Arial"/>
        </w:rPr>
      </w:pPr>
    </w:p>
    <w:p w14:paraId="1ECF2EF9" w14:textId="77777777" w:rsidR="00686BDE" w:rsidRPr="00FD7A17" w:rsidRDefault="00686BDE">
      <w:pPr>
        <w:rPr>
          <w:rFonts w:cs="Arial"/>
          <w:lang w:val="en-GB"/>
        </w:rPr>
      </w:pPr>
    </w:p>
    <w:p w14:paraId="0D49CC4B" w14:textId="77777777"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r w:rsidR="008D3898">
        <w:rPr>
          <w:rFonts w:cs="Arial"/>
          <w:lang w:val="en-GB"/>
        </w:rPr>
        <w:t>NetLogo; Python</w:t>
      </w:r>
    </w:p>
    <w:p w14:paraId="632F2350" w14:textId="77777777" w:rsidR="00686BDE" w:rsidRPr="002F1CB5" w:rsidRDefault="00686BDE" w:rsidP="00686BDE">
      <w:pPr>
        <w:rPr>
          <w:rFonts w:cs="Arial"/>
          <w:b/>
          <w:i/>
          <w:szCs w:val="24"/>
          <w:lang w:val="en-GB"/>
        </w:rPr>
      </w:pPr>
    </w:p>
    <w:p w14:paraId="226A8FE4" w14:textId="77777777" w:rsidR="005B69EE" w:rsidRDefault="005B69EE" w:rsidP="00686BDE">
      <w:pPr>
        <w:rPr>
          <w:rFonts w:cs="Arial"/>
          <w:b/>
          <w:i/>
          <w:lang w:val="en-GB"/>
        </w:rPr>
      </w:pPr>
    </w:p>
    <w:p w14:paraId="6D1ED51F" w14:textId="77777777" w:rsidR="00547A60" w:rsidRDefault="00547A60">
      <w:pPr>
        <w:rPr>
          <w:rFonts w:cs="Arial"/>
          <w:b/>
          <w:sz w:val="18"/>
          <w:szCs w:val="18"/>
          <w:lang w:val="en-GB"/>
        </w:rPr>
      </w:pPr>
      <w:r>
        <w:rPr>
          <w:rFonts w:cs="Arial"/>
          <w:b/>
          <w:sz w:val="18"/>
          <w:szCs w:val="18"/>
          <w:lang w:val="en-GB"/>
        </w:rPr>
        <w:br w:type="page"/>
      </w:r>
    </w:p>
    <w:p w14:paraId="52E30869" w14:textId="77777777" w:rsidR="00686BDE" w:rsidRPr="004D6278" w:rsidRDefault="00404CD8" w:rsidP="004D6278">
      <w:pPr>
        <w:rPr>
          <w:rFonts w:cs="Arial"/>
          <w:b/>
          <w:lang w:val="en-GB"/>
        </w:rPr>
      </w:pPr>
      <w:r w:rsidRPr="004D6278">
        <w:rPr>
          <w:rFonts w:cs="Arial"/>
          <w:b/>
          <w:lang w:val="en-GB"/>
        </w:rPr>
        <w:lastRenderedPageBreak/>
        <w:t>INTRODUCTION</w:t>
      </w:r>
    </w:p>
    <w:p w14:paraId="6AC6919D" w14:textId="77777777" w:rsidR="00686BDE" w:rsidRPr="00FD7A17" w:rsidRDefault="00686BDE">
      <w:pPr>
        <w:jc w:val="center"/>
        <w:rPr>
          <w:rFonts w:cs="Arial"/>
          <w:lang w:val="en-GB"/>
        </w:rPr>
      </w:pPr>
    </w:p>
    <w:p w14:paraId="5ECD1C55" w14:textId="77777777"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14:paraId="7DC4E315" w14:textId="77777777" w:rsidR="00B24702" w:rsidRDefault="00B24702" w:rsidP="00547A60">
      <w:pPr>
        <w:spacing w:line="276" w:lineRule="auto"/>
        <w:rPr>
          <w:rFonts w:cs="Arial"/>
        </w:rPr>
      </w:pPr>
    </w:p>
    <w:p w14:paraId="0548A6A7" w14:textId="77777777"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14:paraId="4F2DF842" w14:textId="77777777" w:rsidR="001C4C68" w:rsidRDefault="001C4C68" w:rsidP="00547A60">
      <w:pPr>
        <w:spacing w:line="276" w:lineRule="auto"/>
        <w:rPr>
          <w:rFonts w:cs="Arial"/>
        </w:rPr>
      </w:pPr>
    </w:p>
    <w:p w14:paraId="3199E088" w14:textId="77777777"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7747921A" w14:textId="77777777" w:rsidR="00AD362F" w:rsidRDefault="00AD362F" w:rsidP="00547A60">
      <w:pPr>
        <w:spacing w:line="276" w:lineRule="auto"/>
        <w:rPr>
          <w:rFonts w:cs="Arial"/>
        </w:rPr>
      </w:pPr>
    </w:p>
    <w:p w14:paraId="0FBCE157" w14:textId="77777777"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NetLogo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r w:rsidR="002035DD">
        <w:rPr>
          <w:rFonts w:cs="Arial"/>
        </w:rPr>
        <w:t>modellers</w:t>
      </w:r>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5C1D7DAD" w14:textId="77777777" w:rsidR="00B24702" w:rsidRDefault="00B24702" w:rsidP="00547A60">
      <w:pPr>
        <w:spacing w:line="276" w:lineRule="auto"/>
        <w:rPr>
          <w:rFonts w:cs="Arial"/>
        </w:rPr>
      </w:pPr>
    </w:p>
    <w:p w14:paraId="726B4317" w14:textId="77777777"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pyNetLogo library,</w:t>
      </w:r>
      <w:r w:rsidR="003C737B">
        <w:rPr>
          <w:rFonts w:cs="Arial"/>
        </w:rPr>
        <w:t xml:space="preserve"> which can be used to </w:t>
      </w:r>
      <w:r w:rsidR="00585DE5">
        <w:rPr>
          <w:rFonts w:cs="Arial"/>
        </w:rPr>
        <w:t xml:space="preserve">control NetLogo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It should be emphasized that pyNetLogo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r w:rsidR="00E87CB1">
        <w:rPr>
          <w:rFonts w:cs="Arial"/>
        </w:rPr>
        <w:t xml:space="preserve">pyNetLogo </w:t>
      </w:r>
      <w:r w:rsidR="008305CB">
        <w:rPr>
          <w:rFonts w:cs="Arial"/>
        </w:rPr>
        <w:t>extends the benefits of a specialized analysis environment to a broader audience.</w:t>
      </w:r>
    </w:p>
    <w:p w14:paraId="17F9C31E" w14:textId="77777777" w:rsidR="0023160E" w:rsidRDefault="0023160E" w:rsidP="00547A60">
      <w:pPr>
        <w:spacing w:line="276" w:lineRule="auto"/>
        <w:rPr>
          <w:rFonts w:cs="Arial"/>
        </w:rPr>
      </w:pPr>
    </w:p>
    <w:p w14:paraId="63BF0FD1" w14:textId="77777777"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pyNetLogo</w:t>
      </w:r>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the analysis workflow which is enabled by pyNetLogo,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33CEAE6D" w14:textId="77777777" w:rsidR="0061088B" w:rsidRDefault="0061088B" w:rsidP="00547A60">
      <w:pPr>
        <w:spacing w:line="276" w:lineRule="auto"/>
        <w:rPr>
          <w:rFonts w:cs="Arial"/>
        </w:rPr>
      </w:pPr>
    </w:p>
    <w:p w14:paraId="1B065BD9" w14:textId="77777777" w:rsidR="00F447D5" w:rsidRPr="00E931D7" w:rsidRDefault="00F447D5" w:rsidP="00F6027B">
      <w:pPr>
        <w:rPr>
          <w:rFonts w:cs="Arial"/>
        </w:rPr>
      </w:pPr>
    </w:p>
    <w:p w14:paraId="5DFE5BE9" w14:textId="77777777" w:rsidR="00903319" w:rsidRPr="004D6278" w:rsidRDefault="000D4D3B" w:rsidP="004D6278">
      <w:pPr>
        <w:rPr>
          <w:rFonts w:cs="Arial"/>
          <w:b/>
          <w:lang w:val="en-GB"/>
        </w:rPr>
      </w:pPr>
      <w:r w:rsidRPr="004D6278">
        <w:rPr>
          <w:rFonts w:cs="Arial"/>
          <w:b/>
          <w:lang w:val="en-GB"/>
        </w:rPr>
        <w:t>SOFTWARE DESCRIPTION</w:t>
      </w:r>
    </w:p>
    <w:p w14:paraId="0218EFD0" w14:textId="77777777" w:rsidR="00D863D6" w:rsidRDefault="00D863D6" w:rsidP="00D863D6">
      <w:pPr>
        <w:rPr>
          <w:rFonts w:cs="Arial"/>
          <w:b/>
          <w:lang w:val="en-GB"/>
        </w:rPr>
      </w:pPr>
    </w:p>
    <w:p w14:paraId="11B49CD6" w14:textId="77777777" w:rsidR="002844A8" w:rsidRPr="004D6278" w:rsidRDefault="002844A8" w:rsidP="004D6278">
      <w:pPr>
        <w:ind w:left="360"/>
        <w:rPr>
          <w:rFonts w:cs="Arial"/>
          <w:b/>
          <w:lang w:val="en-GB"/>
        </w:rPr>
      </w:pPr>
      <w:r w:rsidRPr="004D6278">
        <w:rPr>
          <w:rFonts w:cs="Arial"/>
          <w:b/>
          <w:lang w:val="en-GB"/>
        </w:rPr>
        <w:t>NetLogo</w:t>
      </w:r>
    </w:p>
    <w:p w14:paraId="58F17FE8" w14:textId="77777777" w:rsidR="007A56C8" w:rsidRDefault="002929BA" w:rsidP="007A56C8">
      <w:pPr>
        <w:spacing w:line="276" w:lineRule="auto"/>
        <w:rPr>
          <w:rFonts w:cs="Arial"/>
        </w:rPr>
      </w:pPr>
      <w:r w:rsidRPr="002929BA">
        <w:rPr>
          <w:rFonts w:cs="Arial"/>
        </w:rPr>
        <w:t xml:space="preserve">NetLogo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NetLogo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43C4C0AC" w14:textId="77777777" w:rsidR="007A56C8" w:rsidRDefault="007A56C8" w:rsidP="007A56C8">
      <w:pPr>
        <w:spacing w:line="276" w:lineRule="auto"/>
        <w:rPr>
          <w:rFonts w:cs="Arial"/>
        </w:rPr>
      </w:pPr>
    </w:p>
    <w:p w14:paraId="6E2054B5" w14:textId="77777777" w:rsidR="00E061B4" w:rsidRDefault="00634833" w:rsidP="007A56C8">
      <w:pPr>
        <w:spacing w:line="276" w:lineRule="auto"/>
        <w:rPr>
          <w:rFonts w:cs="Arial"/>
        </w:rPr>
      </w:pPr>
      <w:r>
        <w:rPr>
          <w:rFonts w:cs="Arial"/>
        </w:rPr>
        <w:t xml:space="preserve">NetLogo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NetLogo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to interface NetLogo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pyNetLogo connector</w:t>
      </w:r>
      <w:r w:rsidR="00A92D7A">
        <w:rPr>
          <w:rFonts w:cs="Arial"/>
        </w:rPr>
        <w:t>,</w:t>
      </w:r>
      <w:r w:rsidR="00DC0922">
        <w:rPr>
          <w:rFonts w:cs="Arial"/>
        </w:rPr>
        <w:t xml:space="preserve"> by allowing Python code to be executed from a NetLogo model</w:t>
      </w:r>
      <w:r w:rsidR="00F14BE6">
        <w:rPr>
          <w:rFonts w:cs="Arial"/>
        </w:rPr>
        <w:t>.</w:t>
      </w:r>
    </w:p>
    <w:p w14:paraId="695E95DE" w14:textId="77777777" w:rsidR="007A56C8" w:rsidRDefault="007A56C8" w:rsidP="007A56C8">
      <w:pPr>
        <w:spacing w:line="276" w:lineRule="auto"/>
        <w:rPr>
          <w:rFonts w:cs="Arial"/>
        </w:rPr>
      </w:pPr>
    </w:p>
    <w:p w14:paraId="6CA85810" w14:textId="77777777" w:rsidR="00D863D6" w:rsidRPr="004D6278" w:rsidRDefault="002844A8" w:rsidP="004D6278">
      <w:pPr>
        <w:ind w:left="360"/>
        <w:rPr>
          <w:rFonts w:cs="Arial"/>
          <w:b/>
        </w:rPr>
      </w:pPr>
      <w:r w:rsidRPr="004D6278">
        <w:rPr>
          <w:rFonts w:cs="Arial"/>
          <w:b/>
        </w:rPr>
        <w:t xml:space="preserve">Python </w:t>
      </w:r>
    </w:p>
    <w:p w14:paraId="114745AB"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76485B4E" w14:textId="77777777" w:rsidR="001369EC" w:rsidRDefault="001369EC" w:rsidP="008B0C63">
      <w:pPr>
        <w:spacing w:line="276" w:lineRule="auto"/>
        <w:rPr>
          <w:rFonts w:cs="Arial"/>
        </w:rPr>
      </w:pPr>
    </w:p>
    <w:p w14:paraId="50E3A34A" w14:textId="77777777" w:rsidR="008B0C63" w:rsidRDefault="008B0C63" w:rsidP="008B0C63">
      <w:pPr>
        <w:spacing w:line="276" w:lineRule="auto"/>
        <w:rPr>
          <w:rFonts w:cs="Arial"/>
        </w:rPr>
      </w:pPr>
      <w:r>
        <w:rPr>
          <w:rFonts w:cs="Arial"/>
        </w:rPr>
        <w:t>This ecosystem includes</w:t>
      </w:r>
      <w:r w:rsidR="00312C85">
        <w:rPr>
          <w:rFonts w:cs="Arial"/>
        </w:rPr>
        <w:t xml:space="preserve"> </w:t>
      </w:r>
      <w:r w:rsidR="0026403A">
        <w:rPr>
          <w:rFonts w:cs="Arial"/>
        </w:rPr>
        <w:t>NumPy</w:t>
      </w:r>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Matplotlib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r w:rsidR="00EE5894">
        <w:rPr>
          <w:rFonts w:cs="Arial"/>
        </w:rPr>
        <w:t>Jupyter</w:t>
      </w:r>
      <w:r w:rsidR="00D16111">
        <w:rPr>
          <w:rFonts w:cs="Arial"/>
        </w:rPr>
        <w:t xml:space="preserve"> and IPython</w:t>
      </w:r>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r w:rsidR="00312C85" w:rsidRPr="00F14155">
        <w:rPr>
          <w:rFonts w:cs="Arial"/>
        </w:rPr>
        <w:t>conda</w:t>
      </w:r>
      <w:r w:rsidR="00312C85">
        <w:rPr>
          <w:rFonts w:cs="Arial"/>
        </w:rPr>
        <w:t>.</w:t>
      </w:r>
    </w:p>
    <w:p w14:paraId="47FC33B6" w14:textId="77777777" w:rsidR="00EC2DD2" w:rsidRDefault="00EC2DD2" w:rsidP="0076584B">
      <w:pPr>
        <w:spacing w:line="276" w:lineRule="auto"/>
        <w:rPr>
          <w:rFonts w:cs="Arial"/>
        </w:rPr>
      </w:pPr>
    </w:p>
    <w:p w14:paraId="3158A130" w14:textId="77777777"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JPyp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r w:rsidR="00826585">
        <w:rPr>
          <w:rFonts w:cs="Arial"/>
        </w:rPr>
        <w:t xml:space="preserve">PyNetlogo </w:t>
      </w:r>
      <w:r w:rsidR="00E87CB1">
        <w:rPr>
          <w:rFonts w:cs="Arial"/>
        </w:rPr>
        <w:t xml:space="preserve">therefore </w:t>
      </w:r>
      <w:r w:rsidR="00826585">
        <w:rPr>
          <w:rFonts w:cs="Arial"/>
        </w:rPr>
        <w:t xml:space="preserve">relies on JPype for interacting with NetLogo. </w:t>
      </w:r>
    </w:p>
    <w:p w14:paraId="302C80A3" w14:textId="77777777" w:rsidR="00027EAF" w:rsidRDefault="00027EAF" w:rsidP="00D863D6">
      <w:pPr>
        <w:rPr>
          <w:rFonts w:cs="Arial"/>
        </w:rPr>
      </w:pPr>
    </w:p>
    <w:p w14:paraId="364FAAA8" w14:textId="77777777" w:rsidR="00DC0922" w:rsidRPr="002929BA" w:rsidRDefault="00DC0922" w:rsidP="00D863D6">
      <w:pPr>
        <w:rPr>
          <w:rFonts w:cs="Arial"/>
        </w:rPr>
      </w:pPr>
    </w:p>
    <w:p w14:paraId="2952C6C6" w14:textId="77777777" w:rsidR="00E061B4" w:rsidRPr="004D6278" w:rsidRDefault="002844A8" w:rsidP="004D6278">
      <w:pPr>
        <w:rPr>
          <w:rFonts w:cs="Arial"/>
        </w:rPr>
      </w:pPr>
      <w:r w:rsidRPr="004D6278">
        <w:rPr>
          <w:rFonts w:cs="Arial"/>
          <w:b/>
          <w:lang w:val="en-GB"/>
        </w:rPr>
        <w:t>SOFTWARE IMPLEMENTATION</w:t>
      </w:r>
    </w:p>
    <w:p w14:paraId="67A0684D"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NetLogo model, </w:t>
      </w:r>
      <w:r>
        <w:rPr>
          <w:rFonts w:cs="Arial"/>
        </w:rPr>
        <w:t>using</w:t>
      </w:r>
      <w:r w:rsidRPr="002929BA">
        <w:rPr>
          <w:rFonts w:cs="Arial"/>
        </w:rPr>
        <w:t xml:space="preserve"> the </w:t>
      </w:r>
      <w:r>
        <w:rPr>
          <w:rFonts w:cs="Arial"/>
        </w:rPr>
        <w:t>p</w:t>
      </w:r>
      <w:r w:rsidRPr="002929BA">
        <w:rPr>
          <w:rFonts w:cs="Arial"/>
        </w:rPr>
        <w:t>yNetLogo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wolf-sheep predation example which is available in NetLogo’s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0FCE5207" w14:textId="77777777" w:rsidR="00DC0922" w:rsidRDefault="00DC0922" w:rsidP="00077BF0">
      <w:pPr>
        <w:pStyle w:val="ListParagraph"/>
        <w:spacing w:line="276" w:lineRule="auto"/>
        <w:ind w:left="0"/>
        <w:rPr>
          <w:rFonts w:cs="Arial"/>
        </w:rPr>
      </w:pPr>
    </w:p>
    <w:p w14:paraId="792D9A46" w14:textId="77777777"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pyNetLogo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r w:rsidR="00D16111">
        <w:t>J</w:t>
      </w:r>
      <w:r w:rsidR="00DC0922">
        <w:t xml:space="preserve">upyter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pyNetLogo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r w:rsidR="00DC0922">
        <w:t xml:space="preserve">pyNetLogo </w:t>
      </w:r>
      <w:r w:rsidR="005762BE">
        <w:t xml:space="preserve">connector </w:t>
      </w:r>
      <w:r w:rsidR="00DC0922">
        <w:t>can be installed using the pip package manager, using the following command from a terminal or command prompt:</w:t>
      </w:r>
    </w:p>
    <w:p w14:paraId="6584776C" w14:textId="77777777" w:rsidR="00DC0922" w:rsidRDefault="00DC0922" w:rsidP="00DC0922">
      <w:pPr>
        <w:pStyle w:val="ListParagraph"/>
        <w:spacing w:line="276" w:lineRule="auto"/>
        <w:ind w:left="0"/>
      </w:pPr>
    </w:p>
    <w:p w14:paraId="25E65E26" w14:textId="77777777" w:rsidR="00DC0922" w:rsidRPr="00BF009B" w:rsidRDefault="00DC0922" w:rsidP="00DC0922">
      <w:pPr>
        <w:pStyle w:val="Code"/>
      </w:pPr>
      <w:r>
        <w:t>pip install pyNetLogo</w:t>
      </w:r>
    </w:p>
    <w:p w14:paraId="11B6B192" w14:textId="77777777" w:rsidR="00DC0922" w:rsidRDefault="00DC0922" w:rsidP="00DC0922">
      <w:pPr>
        <w:pStyle w:val="ListParagraph"/>
        <w:spacing w:line="276" w:lineRule="auto"/>
        <w:ind w:left="0"/>
      </w:pPr>
    </w:p>
    <w:p w14:paraId="28C6F8BF" w14:textId="60CEE2F9" w:rsidR="00DC0922" w:rsidRPr="0026403A" w:rsidRDefault="005762BE" w:rsidP="00077BF0">
      <w:pPr>
        <w:pStyle w:val="ListParagraph"/>
        <w:spacing w:line="276" w:lineRule="auto"/>
        <w:ind w:left="0"/>
      </w:pPr>
      <w:r>
        <w:t>The pyNetLogo connector has</w:t>
      </w:r>
      <w:r w:rsidR="00DC0922">
        <w:t xml:space="preserve"> been tested with </w:t>
      </w:r>
      <w:r>
        <w:t xml:space="preserve">NetLogo 5.2, 5.3 and 6.0 using the </w:t>
      </w:r>
      <w:r w:rsidR="002E0CDF">
        <w:t xml:space="preserve">64-bit </w:t>
      </w:r>
      <w:r w:rsidR="00DC0922">
        <w:t>Continuum Anaconda 2.7 and 3.6</w:t>
      </w:r>
      <w:r>
        <w:t xml:space="preserve"> Python distributions</w:t>
      </w:r>
      <w:r w:rsidR="00DC0922">
        <w:t>. Using th</w:t>
      </w:r>
      <w:r>
        <w:t>ese</w:t>
      </w:r>
      <w:r w:rsidR="00DC0922">
        <w:t xml:space="preserve"> distribution</w:t>
      </w:r>
      <w:r>
        <w:t>s</w:t>
      </w:r>
      <w:r w:rsidR="00DC0922">
        <w:t>,</w:t>
      </w:r>
      <w:r>
        <w:t xml:space="preserve"> pyNetLogo</w:t>
      </w:r>
      <w:r w:rsidR="00DC0922">
        <w:t xml:space="preserve"> require</w:t>
      </w:r>
      <w:r>
        <w:t>s</w:t>
      </w:r>
      <w:r w:rsidR="00DC0922">
        <w:t xml:space="preserve"> the additional installation of JPype (available through the </w:t>
      </w:r>
      <w:r w:rsidR="00DC0922" w:rsidRPr="00464BDF">
        <w:t>conda</w:t>
      </w:r>
      <w:r w:rsidR="00DC0922">
        <w:t xml:space="preserve"> package manager</w:t>
      </w:r>
      <w:r>
        <w:t>)</w:t>
      </w:r>
      <w:r w:rsidR="00DC0922">
        <w:t xml:space="preserve">. </w:t>
      </w:r>
      <w:r w:rsidR="00DC0922">
        <w:rPr>
          <w:rFonts w:cs="Arial"/>
        </w:rPr>
        <w:t xml:space="preserve">The pyNetLogo connector </w:t>
      </w:r>
      <w:r w:rsidR="00BC3054">
        <w:rPr>
          <w:rFonts w:cs="Arial"/>
        </w:rPr>
        <w:t xml:space="preserve">can also be used with </w:t>
      </w:r>
      <w:r w:rsidR="00DC0922">
        <w:rPr>
          <w:rFonts w:cs="Arial"/>
        </w:rPr>
        <w:t xml:space="preserve">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14:paraId="74416E88" w14:textId="77777777" w:rsidR="008C7540" w:rsidRPr="002844A8" w:rsidRDefault="008C7540" w:rsidP="008C7540">
      <w:pPr>
        <w:pStyle w:val="ListParagraph"/>
        <w:ind w:left="0"/>
        <w:rPr>
          <w:rFonts w:cs="Arial"/>
        </w:rPr>
      </w:pPr>
    </w:p>
    <w:p w14:paraId="0D3A4BA0" w14:textId="77777777" w:rsidR="00E061B4" w:rsidRDefault="00E061B4" w:rsidP="00E061B4">
      <w:pPr>
        <w:outlineLvl w:val="0"/>
        <w:rPr>
          <w:rFonts w:cs="Arial"/>
        </w:rPr>
      </w:pPr>
    </w:p>
    <w:p w14:paraId="1073E21D" w14:textId="77777777" w:rsidR="002844A8" w:rsidRPr="004D6278" w:rsidRDefault="002844A8" w:rsidP="004D6278">
      <w:pPr>
        <w:ind w:left="360"/>
        <w:outlineLvl w:val="0"/>
        <w:rPr>
          <w:rFonts w:cs="Arial"/>
          <w:b/>
          <w:lang w:val="en-GB"/>
        </w:rPr>
      </w:pPr>
      <w:r w:rsidRPr="004D6278">
        <w:rPr>
          <w:rFonts w:cs="Arial"/>
          <w:b/>
        </w:rPr>
        <w:t>Controlling NetLogo through Python</w:t>
      </w:r>
      <w:r w:rsidR="008C7540" w:rsidRPr="004D6278">
        <w:rPr>
          <w:rFonts w:cs="Arial"/>
          <w:b/>
        </w:rPr>
        <w:t xml:space="preserve"> with pyNetLogo</w:t>
      </w:r>
    </w:p>
    <w:p w14:paraId="48B633B9" w14:textId="77777777" w:rsidR="008D3898" w:rsidRDefault="00C64114" w:rsidP="00547A60">
      <w:pPr>
        <w:spacing w:line="276" w:lineRule="auto"/>
        <w:rPr>
          <w:rFonts w:cs="Arial"/>
        </w:rPr>
      </w:pPr>
      <w:r w:rsidRPr="00C64114">
        <w:rPr>
          <w:rFonts w:cs="Arial"/>
        </w:rPr>
        <w:t xml:space="preserve">The pyNetLogo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r w:rsidR="00494EFA" w:rsidRPr="008F1762">
        <w:rPr>
          <w:rFonts w:ascii="Consolas" w:hAnsi="Consolas" w:cs="Arial"/>
        </w:rPr>
        <w:t>NetLogoLink</w:t>
      </w:r>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w:t>
      </w:r>
      <w:r w:rsidR="00494EFA">
        <w:rPr>
          <w:rFonts w:cs="Arial"/>
        </w:rPr>
        <w:lastRenderedPageBreak/>
        <w:t>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JPype package through </w:t>
      </w:r>
      <w:r w:rsidR="00616F23">
        <w:rPr>
          <w:rFonts w:cs="Arial"/>
        </w:rPr>
        <w:t xml:space="preserve">the </w:t>
      </w:r>
      <w:r w:rsidRPr="00C64114">
        <w:rPr>
          <w:rFonts w:cs="Arial"/>
        </w:rPr>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r w:rsidRPr="00494EFA">
        <w:rPr>
          <w:rFonts w:ascii="Consolas" w:hAnsi="Consolas" w:cs="Arial"/>
        </w:rPr>
        <w:t>NetLogoLink</w:t>
      </w:r>
      <w:r w:rsidRPr="00C64114">
        <w:rPr>
          <w:rFonts w:cs="Arial"/>
        </w:rPr>
        <w:t xml:space="preserve"> Java class</w:t>
      </w:r>
      <w:r w:rsidR="00BA1343">
        <w:rPr>
          <w:rFonts w:cs="Arial"/>
        </w:rPr>
        <w:t xml:space="preserve"> in two versions</w:t>
      </w:r>
      <w:r w:rsidR="008F1762">
        <w:rPr>
          <w:rFonts w:cs="Arial"/>
        </w:rPr>
        <w:t>, for NetLogo 5.x and 6.0. An instance of th</w:t>
      </w:r>
      <w:r w:rsidR="00BA1343">
        <w:rPr>
          <w:rFonts w:cs="Arial"/>
        </w:rPr>
        <w:t>e appropriate</w:t>
      </w:r>
      <w:r w:rsidR="008F1762">
        <w:rPr>
          <w:rFonts w:cs="Arial"/>
        </w:rPr>
        <w:t xml:space="preserve"> Java class</w:t>
      </w:r>
      <w:r w:rsidRPr="00C64114">
        <w:rPr>
          <w:rFonts w:cs="Arial"/>
        </w:rPr>
        <w:t xml:space="preserve"> in turn communicates with the NetLogo API. This allows for bidirectional data exchanges between a Python environment (which can for in</w:t>
      </w:r>
      <w:r w:rsidR="00C216A9">
        <w:rPr>
          <w:rFonts w:cs="Arial"/>
        </w:rPr>
        <w:t>stance be an interactive Jupyter n</w:t>
      </w:r>
      <w:r w:rsidRPr="00C64114">
        <w:rPr>
          <w:rFonts w:cs="Arial"/>
        </w:rPr>
        <w:t xml:space="preserve">otebook) and a NetLogo model at runtime, with appropriate data type conversions between the two environments. </w:t>
      </w:r>
    </w:p>
    <w:p w14:paraId="10EB1B19" w14:textId="77777777" w:rsidR="005762BE" w:rsidRDefault="005762BE" w:rsidP="00547A60">
      <w:pPr>
        <w:spacing w:line="276" w:lineRule="auto"/>
        <w:rPr>
          <w:rFonts w:cs="Arial"/>
        </w:rPr>
      </w:pPr>
    </w:p>
    <w:p w14:paraId="267B4E39" w14:textId="77777777" w:rsidR="0011008B" w:rsidRDefault="00847D5F" w:rsidP="0011008B">
      <w:pPr>
        <w:keepNext/>
        <w:spacing w:line="276" w:lineRule="auto"/>
        <w:jc w:val="center"/>
      </w:pPr>
      <w:r w:rsidRPr="00883BA0">
        <w:rPr>
          <w:rFonts w:cs="Arial"/>
          <w:noProof/>
        </w:rPr>
        <w:drawing>
          <wp:inline distT="0" distB="0" distL="0" distR="0" wp14:anchorId="4DEA4C1B" wp14:editId="3076816D">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2558999" cy="1743318"/>
                    </a:xfrm>
                    <a:prstGeom prst="rect">
                      <a:avLst/>
                    </a:prstGeom>
                    <a:noFill/>
                    <a:ln>
                      <a:noFill/>
                    </a:ln>
                  </pic:spPr>
                </pic:pic>
              </a:graphicData>
            </a:graphic>
          </wp:inline>
        </w:drawing>
      </w:r>
    </w:p>
    <w:p w14:paraId="6374A6C3" w14:textId="77777777" w:rsidR="0011008B" w:rsidRDefault="005D2711" w:rsidP="0011008B">
      <w:pPr>
        <w:pStyle w:val="Caption"/>
        <w:rPr>
          <w:rFonts w:cs="Arial"/>
        </w:rPr>
      </w:pPr>
      <w:bookmarkStart w:id="1" w:name="_Ref471328635"/>
      <w:r>
        <w:br/>
      </w:r>
      <w:bookmarkStart w:id="2" w:name="_Ref495594734"/>
      <w:r w:rsidR="0011008B">
        <w:t xml:space="preserve">Figure </w:t>
      </w:r>
      <w:r w:rsidR="009B2F2E">
        <w:fldChar w:fldCharType="begin"/>
      </w:r>
      <w:r w:rsidR="009B2F2E">
        <w:instrText xml:space="preserve"> SEQ Figure \* ARABIC </w:instrText>
      </w:r>
      <w:r w:rsidR="009B2F2E">
        <w:fldChar w:fldCharType="separate"/>
      </w:r>
      <w:r w:rsidR="00926A22">
        <w:rPr>
          <w:noProof/>
        </w:rPr>
        <w:t>1</w:t>
      </w:r>
      <w:r w:rsidR="009B2F2E">
        <w:rPr>
          <w:noProof/>
        </w:rPr>
        <w:fldChar w:fldCharType="end"/>
      </w:r>
      <w:bookmarkEnd w:id="1"/>
      <w:bookmarkEnd w:id="2"/>
      <w:r w:rsidR="0011008B">
        <w:t>: Interactions between Python and NetLogo</w:t>
      </w:r>
    </w:p>
    <w:p w14:paraId="0D2E80AD" w14:textId="77777777"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r w:rsidR="00494EFA" w:rsidRPr="00FE34AA">
        <w:rPr>
          <w:rFonts w:ascii="Consolas" w:hAnsi="Consolas" w:cs="Arial"/>
        </w:rPr>
        <w:t>NetLogoLink</w:t>
      </w:r>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NetLogo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RNetLogo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14:paraId="4C0B2DA9" w14:textId="77777777" w:rsidR="00D863D6" w:rsidRPr="002929BA" w:rsidRDefault="00D863D6" w:rsidP="002929BA">
      <w:pPr>
        <w:rPr>
          <w:rFonts w:cs="Arial"/>
        </w:rPr>
      </w:pPr>
    </w:p>
    <w:p w14:paraId="63E38ACD" w14:textId="77777777" w:rsidR="005E1C9B" w:rsidRDefault="005E1C9B" w:rsidP="005E1C9B">
      <w:pPr>
        <w:pStyle w:val="Caption"/>
        <w:keepNext/>
      </w:pPr>
      <w:bookmarkStart w:id="3" w:name="_Ref501371525"/>
      <w:r>
        <w:t xml:space="preserve">Table </w:t>
      </w:r>
      <w:r w:rsidR="009B2F2E">
        <w:fldChar w:fldCharType="begin"/>
      </w:r>
      <w:r w:rsidR="009B2F2E">
        <w:instrText xml:space="preserve"> SEQ Table \* ARABIC </w:instrText>
      </w:r>
      <w:r w:rsidR="009B2F2E">
        <w:fldChar w:fldCharType="separate"/>
      </w:r>
      <w:r w:rsidR="00266D97">
        <w:rPr>
          <w:noProof/>
        </w:rPr>
        <w:t>1</w:t>
      </w:r>
      <w:r w:rsidR="009B2F2E">
        <w:rPr>
          <w:noProof/>
        </w:rPr>
        <w:fldChar w:fldCharType="end"/>
      </w:r>
      <w:bookmarkEnd w:id="3"/>
      <w:r>
        <w:t xml:space="preserve">: </w:t>
      </w:r>
      <w:r w:rsidR="006B2A9D">
        <w:rPr>
          <w:rFonts w:cs="Arial"/>
        </w:rPr>
        <w:t>Basic methods</w:t>
      </w:r>
      <w:r w:rsidR="00FE34AA">
        <w:rPr>
          <w:rFonts w:cs="Arial"/>
        </w:rPr>
        <w:t xml:space="preserve"> for the NetLogoLink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93"/>
        <w:gridCol w:w="2153"/>
        <w:gridCol w:w="2137"/>
      </w:tblGrid>
      <w:tr w:rsidR="001711A7" w:rsidRPr="002929BA" w14:paraId="26B93BD9" w14:textId="77777777" w:rsidTr="00883BA0">
        <w:tc>
          <w:tcPr>
            <w:tcW w:w="1817" w:type="dxa"/>
            <w:shd w:val="clear" w:color="auto" w:fill="auto"/>
          </w:tcPr>
          <w:p w14:paraId="2B50D595" w14:textId="77777777"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14:paraId="571E7950" w14:textId="77777777"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14:paraId="4720D724"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14:paraId="51EA5B31"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14:paraId="3C3C82E5" w14:textId="77777777" w:rsidTr="005762BE">
        <w:tc>
          <w:tcPr>
            <w:tcW w:w="1817" w:type="dxa"/>
            <w:shd w:val="clear" w:color="auto" w:fill="auto"/>
            <w:tcMar>
              <w:top w:w="29" w:type="dxa"/>
              <w:left w:w="58" w:type="dxa"/>
              <w:bottom w:w="29" w:type="dxa"/>
              <w:right w:w="58" w:type="dxa"/>
            </w:tcMar>
            <w:vAlign w:val="center"/>
          </w:tcPr>
          <w:p w14:paraId="2B39AD87"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5EC2E8A3" w14:textId="77777777" w:rsidR="002929BA" w:rsidRPr="00883BA0" w:rsidRDefault="002929BA" w:rsidP="00883BA0">
            <w:pPr>
              <w:jc w:val="left"/>
              <w:rPr>
                <w:rFonts w:eastAsia="Calibri" w:cs="Arial"/>
                <w:sz w:val="16"/>
                <w:szCs w:val="16"/>
              </w:rPr>
            </w:pPr>
            <w:r w:rsidRPr="00883BA0">
              <w:rPr>
                <w:rFonts w:eastAsia="Calibri" w:cs="Arial"/>
                <w:sz w:val="16"/>
                <w:szCs w:val="16"/>
              </w:rPr>
              <w:t>Load a NetLogo model file</w:t>
            </w:r>
          </w:p>
        </w:tc>
        <w:tc>
          <w:tcPr>
            <w:tcW w:w="2322" w:type="dxa"/>
            <w:shd w:val="clear" w:color="auto" w:fill="auto"/>
            <w:tcMar>
              <w:top w:w="29" w:type="dxa"/>
              <w:left w:w="58" w:type="dxa"/>
              <w:bottom w:w="29" w:type="dxa"/>
              <w:right w:w="58" w:type="dxa"/>
            </w:tcMar>
            <w:vAlign w:val="center"/>
          </w:tcPr>
          <w:p w14:paraId="766391D3"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14:paraId="64DE38F9"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1E33C661" w14:textId="77777777" w:rsidTr="005762BE">
        <w:tc>
          <w:tcPr>
            <w:tcW w:w="1817" w:type="dxa"/>
            <w:shd w:val="clear" w:color="auto" w:fill="auto"/>
            <w:tcMar>
              <w:top w:w="29" w:type="dxa"/>
              <w:left w:w="58" w:type="dxa"/>
              <w:bottom w:w="29" w:type="dxa"/>
              <w:right w:w="58" w:type="dxa"/>
            </w:tcMar>
            <w:vAlign w:val="center"/>
          </w:tcPr>
          <w:p w14:paraId="78766E3E"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727045AB" w14:textId="42754316" w:rsidR="002929BA" w:rsidRPr="00883BA0" w:rsidRDefault="002929BA" w:rsidP="00883BA0">
            <w:pPr>
              <w:jc w:val="left"/>
              <w:rPr>
                <w:rFonts w:eastAsia="Calibri" w:cs="Arial"/>
                <w:sz w:val="16"/>
                <w:szCs w:val="16"/>
              </w:rPr>
            </w:pPr>
            <w:r w:rsidRPr="00883BA0">
              <w:rPr>
                <w:rFonts w:eastAsia="Calibri" w:cs="Arial"/>
                <w:sz w:val="16"/>
                <w:szCs w:val="16"/>
              </w:rPr>
              <w:t>Close the NetLogo instance</w:t>
            </w:r>
          </w:p>
        </w:tc>
        <w:tc>
          <w:tcPr>
            <w:tcW w:w="2322" w:type="dxa"/>
            <w:shd w:val="clear" w:color="auto" w:fill="auto"/>
            <w:tcMar>
              <w:top w:w="29" w:type="dxa"/>
              <w:left w:w="58" w:type="dxa"/>
              <w:bottom w:w="29" w:type="dxa"/>
              <w:right w:w="58" w:type="dxa"/>
            </w:tcMar>
            <w:vAlign w:val="center"/>
          </w:tcPr>
          <w:p w14:paraId="582DA8C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14:paraId="6AB0DDA4"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32021523" w14:textId="77777777" w:rsidTr="005762BE">
        <w:tc>
          <w:tcPr>
            <w:tcW w:w="1817" w:type="dxa"/>
            <w:shd w:val="clear" w:color="auto" w:fill="auto"/>
            <w:tcMar>
              <w:top w:w="29" w:type="dxa"/>
              <w:left w:w="58" w:type="dxa"/>
              <w:bottom w:w="29" w:type="dxa"/>
              <w:right w:w="58" w:type="dxa"/>
            </w:tcMar>
            <w:vAlign w:val="center"/>
          </w:tcPr>
          <w:p w14:paraId="434E3CFF"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B86E099" w14:textId="77777777" w:rsidR="002929BA" w:rsidRPr="00883BA0" w:rsidRDefault="002929BA" w:rsidP="00883BA0">
            <w:pPr>
              <w:jc w:val="left"/>
              <w:rPr>
                <w:rFonts w:eastAsia="Calibri" w:cs="Arial"/>
                <w:sz w:val="16"/>
                <w:szCs w:val="16"/>
              </w:rPr>
            </w:pPr>
            <w:r w:rsidRPr="00883BA0">
              <w:rPr>
                <w:rFonts w:eastAsia="Calibri" w:cs="Arial"/>
                <w:sz w:val="16"/>
                <w:szCs w:val="16"/>
              </w:rPr>
              <w:t>Execute a given command in the NetLogo environment</w:t>
            </w:r>
          </w:p>
        </w:tc>
        <w:tc>
          <w:tcPr>
            <w:tcW w:w="2322" w:type="dxa"/>
            <w:shd w:val="clear" w:color="auto" w:fill="auto"/>
            <w:tcMar>
              <w:top w:w="29" w:type="dxa"/>
              <w:left w:w="58" w:type="dxa"/>
              <w:bottom w:w="29" w:type="dxa"/>
              <w:right w:w="58" w:type="dxa"/>
            </w:tcMar>
            <w:vAlign w:val="center"/>
          </w:tcPr>
          <w:p w14:paraId="70631EE0"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14:paraId="25A47AA7"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4041BC08" w14:textId="77777777" w:rsidTr="005762BE">
        <w:tc>
          <w:tcPr>
            <w:tcW w:w="1817" w:type="dxa"/>
            <w:shd w:val="clear" w:color="auto" w:fill="auto"/>
            <w:tcMar>
              <w:top w:w="29" w:type="dxa"/>
              <w:left w:w="58" w:type="dxa"/>
              <w:bottom w:w="29" w:type="dxa"/>
              <w:right w:w="58" w:type="dxa"/>
            </w:tcMar>
            <w:vAlign w:val="center"/>
          </w:tcPr>
          <w:p w14:paraId="14F1A999"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160409CF" w14:textId="77777777" w:rsidR="002929BA" w:rsidRPr="00883BA0" w:rsidRDefault="002929BA" w:rsidP="00883BA0">
            <w:pPr>
              <w:jc w:val="left"/>
              <w:rPr>
                <w:rFonts w:eastAsia="Calibri" w:cs="Arial"/>
                <w:sz w:val="16"/>
                <w:szCs w:val="16"/>
              </w:rPr>
            </w:pPr>
            <w:r w:rsidRPr="00883BA0">
              <w:rPr>
                <w:rFonts w:eastAsia="Calibri" w:cs="Arial"/>
                <w:sz w:val="16"/>
                <w:szCs w:val="16"/>
              </w:rPr>
              <w:t>Return the value of a NetLogo reporter</w:t>
            </w:r>
          </w:p>
        </w:tc>
        <w:tc>
          <w:tcPr>
            <w:tcW w:w="2322" w:type="dxa"/>
            <w:shd w:val="clear" w:color="auto" w:fill="auto"/>
            <w:tcMar>
              <w:top w:w="29" w:type="dxa"/>
              <w:left w:w="58" w:type="dxa"/>
              <w:bottom w:w="29" w:type="dxa"/>
              <w:right w:w="58" w:type="dxa"/>
            </w:tcMar>
            <w:vAlign w:val="center"/>
          </w:tcPr>
          <w:p w14:paraId="33F8F8A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14:paraId="7168102E" w14:textId="77777777"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14:paraId="674CCC7C" w14:textId="77777777" w:rsidTr="005762BE">
        <w:tc>
          <w:tcPr>
            <w:tcW w:w="1817" w:type="dxa"/>
            <w:shd w:val="clear" w:color="auto" w:fill="auto"/>
            <w:tcMar>
              <w:top w:w="29" w:type="dxa"/>
              <w:left w:w="58" w:type="dxa"/>
              <w:bottom w:w="29" w:type="dxa"/>
              <w:right w:w="58" w:type="dxa"/>
            </w:tcMar>
            <w:vAlign w:val="center"/>
          </w:tcPr>
          <w:p w14:paraId="34D75A8B"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4B965F4" w14:textId="77777777" w:rsidR="002929BA" w:rsidRPr="00883BA0" w:rsidRDefault="002929BA" w:rsidP="00883BA0">
            <w:pPr>
              <w:jc w:val="left"/>
              <w:rPr>
                <w:rFonts w:eastAsia="Calibri" w:cs="Arial"/>
                <w:sz w:val="16"/>
                <w:szCs w:val="16"/>
              </w:rPr>
            </w:pPr>
            <w:r w:rsidRPr="00883BA0">
              <w:rPr>
                <w:rFonts w:eastAsia="Calibri" w:cs="Arial"/>
                <w:sz w:val="16"/>
                <w:szCs w:val="16"/>
              </w:rPr>
              <w:t>Return values for an attribute of the NetLogo patches</w:t>
            </w:r>
          </w:p>
        </w:tc>
        <w:tc>
          <w:tcPr>
            <w:tcW w:w="2322" w:type="dxa"/>
            <w:shd w:val="clear" w:color="auto" w:fill="auto"/>
            <w:tcMar>
              <w:top w:w="29" w:type="dxa"/>
              <w:left w:w="58" w:type="dxa"/>
              <w:bottom w:w="29" w:type="dxa"/>
              <w:right w:w="58" w:type="dxa"/>
            </w:tcMar>
            <w:vAlign w:val="center"/>
          </w:tcPr>
          <w:p w14:paraId="17892B38" w14:textId="77777777" w:rsidR="002929BA" w:rsidRPr="00883BA0" w:rsidRDefault="002929BA" w:rsidP="00883BA0">
            <w:pPr>
              <w:jc w:val="left"/>
              <w:rPr>
                <w:rFonts w:eastAsia="Calibri" w:cs="Arial"/>
                <w:sz w:val="16"/>
                <w:szCs w:val="16"/>
              </w:rPr>
            </w:pPr>
            <w:r w:rsidRPr="00883BA0">
              <w:rPr>
                <w:rFonts w:eastAsia="Calibri" w:cs="Arial"/>
                <w:sz w:val="16"/>
                <w:szCs w:val="16"/>
              </w:rPr>
              <w:t>Valid NetLogo patch attribute (string)</w:t>
            </w:r>
          </w:p>
        </w:tc>
        <w:tc>
          <w:tcPr>
            <w:tcW w:w="2322" w:type="dxa"/>
            <w:shd w:val="clear" w:color="auto" w:fill="auto"/>
            <w:tcMar>
              <w:top w:w="29" w:type="dxa"/>
              <w:left w:w="58" w:type="dxa"/>
              <w:bottom w:w="29" w:type="dxa"/>
              <w:right w:w="58" w:type="dxa"/>
            </w:tcMar>
            <w:vAlign w:val="center"/>
          </w:tcPr>
          <w:p w14:paraId="044BB433" w14:textId="77777777"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r w:rsidR="005762BE">
              <w:rPr>
                <w:rFonts w:eastAsia="Calibri" w:cs="Arial"/>
                <w:sz w:val="16"/>
                <w:szCs w:val="16"/>
              </w:rPr>
              <w:t>DataFrame</w:t>
            </w:r>
            <w:r w:rsidR="002929BA" w:rsidRPr="00883BA0">
              <w:rPr>
                <w:rFonts w:eastAsia="Calibri" w:cs="Arial"/>
                <w:sz w:val="16"/>
                <w:szCs w:val="16"/>
              </w:rPr>
              <w:t xml:space="preserve"> of patch attribute values, with column labels and row indices following NetLogo patch coordinates</w:t>
            </w:r>
          </w:p>
        </w:tc>
      </w:tr>
      <w:tr w:rsidR="001711A7" w:rsidRPr="002929BA" w14:paraId="596C5653" w14:textId="77777777" w:rsidTr="005762BE">
        <w:tc>
          <w:tcPr>
            <w:tcW w:w="1817" w:type="dxa"/>
            <w:shd w:val="clear" w:color="auto" w:fill="auto"/>
            <w:tcMar>
              <w:top w:w="29" w:type="dxa"/>
              <w:left w:w="58" w:type="dxa"/>
              <w:bottom w:w="29" w:type="dxa"/>
              <w:right w:w="58" w:type="dxa"/>
            </w:tcMar>
            <w:vAlign w:val="center"/>
          </w:tcPr>
          <w:p w14:paraId="084DA796"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622E69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Set NetLogo patch attributes from a </w:t>
            </w:r>
            <w:r w:rsidR="00DD5BAE" w:rsidRPr="00883BA0">
              <w:rPr>
                <w:rFonts w:eastAsia="Calibri" w:cs="Arial"/>
                <w:sz w:val="16"/>
                <w:szCs w:val="16"/>
              </w:rPr>
              <w:t>p</w:t>
            </w:r>
            <w:r w:rsidRPr="00883BA0">
              <w:rPr>
                <w:rFonts w:eastAsia="Calibri" w:cs="Arial"/>
                <w:sz w:val="16"/>
                <w:szCs w:val="16"/>
              </w:rPr>
              <w:t xml:space="preserve">andas </w:t>
            </w:r>
            <w:r w:rsidR="005762BE">
              <w:rPr>
                <w:rFonts w:eastAsia="Calibri" w:cs="Arial"/>
                <w:sz w:val="16"/>
                <w:szCs w:val="16"/>
              </w:rPr>
              <w:t>DataFrame</w:t>
            </w:r>
          </w:p>
        </w:tc>
        <w:tc>
          <w:tcPr>
            <w:tcW w:w="2322" w:type="dxa"/>
            <w:shd w:val="clear" w:color="auto" w:fill="auto"/>
            <w:tcMar>
              <w:top w:w="29" w:type="dxa"/>
              <w:left w:w="58" w:type="dxa"/>
              <w:bottom w:w="29" w:type="dxa"/>
              <w:right w:w="58" w:type="dxa"/>
            </w:tcMar>
            <w:vAlign w:val="center"/>
          </w:tcPr>
          <w:p w14:paraId="23F59C3B"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Valid NetLogo patch attribute (string)</w:t>
            </w:r>
          </w:p>
          <w:p w14:paraId="207747B2"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r w:rsidR="005762BE">
              <w:rPr>
                <w:rFonts w:eastAsia="Calibri" w:cs="Arial"/>
                <w:sz w:val="16"/>
                <w:szCs w:val="16"/>
              </w:rPr>
              <w:t>DataFrame</w:t>
            </w:r>
            <w:r w:rsidR="002929BA" w:rsidRPr="00883BA0">
              <w:rPr>
                <w:rFonts w:eastAsia="Calibri" w:cs="Arial"/>
                <w:sz w:val="16"/>
                <w:szCs w:val="16"/>
              </w:rPr>
              <w:t xml:space="preserve"> with same dimensions as the NetLogo world, containing attribute values to be set </w:t>
            </w:r>
          </w:p>
        </w:tc>
        <w:tc>
          <w:tcPr>
            <w:tcW w:w="2322" w:type="dxa"/>
            <w:shd w:val="clear" w:color="auto" w:fill="auto"/>
            <w:tcMar>
              <w:top w:w="29" w:type="dxa"/>
              <w:left w:w="58" w:type="dxa"/>
              <w:bottom w:w="29" w:type="dxa"/>
              <w:right w:w="58" w:type="dxa"/>
            </w:tcMar>
            <w:vAlign w:val="center"/>
          </w:tcPr>
          <w:p w14:paraId="1B063D5A"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0EA2F7AD" w14:textId="77777777" w:rsidTr="005762BE">
        <w:tc>
          <w:tcPr>
            <w:tcW w:w="1817" w:type="dxa"/>
            <w:shd w:val="clear" w:color="auto" w:fill="auto"/>
            <w:tcMar>
              <w:top w:w="29" w:type="dxa"/>
              <w:left w:w="58" w:type="dxa"/>
              <w:bottom w:w="29" w:type="dxa"/>
              <w:right w:w="58" w:type="dxa"/>
            </w:tcMar>
            <w:vAlign w:val="center"/>
          </w:tcPr>
          <w:p w14:paraId="2C388392"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0F1C5494" w14:textId="77777777" w:rsidR="002929BA" w:rsidRPr="00883BA0" w:rsidRDefault="002929BA" w:rsidP="00883BA0">
            <w:pPr>
              <w:jc w:val="left"/>
              <w:rPr>
                <w:rFonts w:eastAsia="Calibri" w:cs="Arial"/>
                <w:sz w:val="16"/>
                <w:szCs w:val="16"/>
              </w:rPr>
            </w:pPr>
            <w:r w:rsidRPr="00883BA0">
              <w:rPr>
                <w:rFonts w:eastAsia="Calibri" w:cs="Arial"/>
                <w:sz w:val="16"/>
                <w:szCs w:val="16"/>
              </w:rPr>
              <w:t>Execute a given command a number of times in the NetLogo environment</w:t>
            </w:r>
          </w:p>
        </w:tc>
        <w:tc>
          <w:tcPr>
            <w:tcW w:w="2322" w:type="dxa"/>
            <w:shd w:val="clear" w:color="auto" w:fill="auto"/>
            <w:tcMar>
              <w:top w:w="29" w:type="dxa"/>
              <w:left w:w="58" w:type="dxa"/>
              <w:bottom w:w="29" w:type="dxa"/>
              <w:right w:w="58" w:type="dxa"/>
            </w:tcMar>
            <w:vAlign w:val="center"/>
          </w:tcPr>
          <w:p w14:paraId="4CE571C1"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Valid NetLogo command (string)</w:t>
            </w:r>
          </w:p>
          <w:p w14:paraId="1949D79A"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14:paraId="40E0E44B"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5707AEF2" w14:textId="77777777" w:rsidTr="005762BE">
        <w:tc>
          <w:tcPr>
            <w:tcW w:w="1817" w:type="dxa"/>
            <w:shd w:val="clear" w:color="auto" w:fill="auto"/>
            <w:tcMar>
              <w:top w:w="29" w:type="dxa"/>
              <w:left w:w="58" w:type="dxa"/>
              <w:bottom w:w="29" w:type="dxa"/>
              <w:right w:w="58" w:type="dxa"/>
            </w:tcMar>
            <w:vAlign w:val="center"/>
          </w:tcPr>
          <w:p w14:paraId="1D0466F1"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CEDDCC7" w14:textId="77777777" w:rsidR="002929BA" w:rsidRPr="00883BA0" w:rsidRDefault="002929BA" w:rsidP="00883BA0">
            <w:pPr>
              <w:jc w:val="left"/>
              <w:rPr>
                <w:rFonts w:eastAsia="Calibri" w:cs="Arial"/>
                <w:sz w:val="16"/>
                <w:szCs w:val="16"/>
              </w:rPr>
            </w:pPr>
            <w:r w:rsidRPr="00883BA0">
              <w:rPr>
                <w:rFonts w:eastAsia="Calibri" w:cs="Arial"/>
                <w:sz w:val="16"/>
                <w:szCs w:val="16"/>
              </w:rPr>
              <w:t>Return the values of one or multiple NetLogo reporters over a given number of ticks</w:t>
            </w:r>
          </w:p>
        </w:tc>
        <w:tc>
          <w:tcPr>
            <w:tcW w:w="2322" w:type="dxa"/>
            <w:shd w:val="clear" w:color="auto" w:fill="auto"/>
            <w:tcMar>
              <w:top w:w="29" w:type="dxa"/>
              <w:left w:w="58" w:type="dxa"/>
              <w:bottom w:w="29" w:type="dxa"/>
              <w:right w:w="58" w:type="dxa"/>
            </w:tcMar>
            <w:vAlign w:val="center"/>
          </w:tcPr>
          <w:p w14:paraId="5C3BA518"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Valid NetLogo reporter (string</w:t>
            </w:r>
            <w:r w:rsidR="0026403A">
              <w:rPr>
                <w:rFonts w:eastAsia="Calibri" w:cs="Arial"/>
                <w:sz w:val="16"/>
                <w:szCs w:val="16"/>
              </w:rPr>
              <w:t xml:space="preserve"> or list of strings</w:t>
            </w:r>
            <w:r w:rsidR="002929BA" w:rsidRPr="00883BA0">
              <w:rPr>
                <w:rFonts w:eastAsia="Calibri" w:cs="Arial"/>
                <w:sz w:val="16"/>
                <w:szCs w:val="16"/>
              </w:rPr>
              <w:t>)</w:t>
            </w:r>
          </w:p>
          <w:p w14:paraId="77396BA6" w14:textId="77777777"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14:paraId="70E3A8A7" w14:textId="77777777" w:rsidR="0026403A" w:rsidRPr="00883BA0" w:rsidRDefault="0026403A" w:rsidP="00883BA0">
            <w:pPr>
              <w:jc w:val="left"/>
              <w:rPr>
                <w:rFonts w:eastAsia="Calibri" w:cs="Arial"/>
                <w:sz w:val="16"/>
                <w:szCs w:val="16"/>
              </w:rPr>
            </w:pPr>
            <w:r>
              <w:rPr>
                <w:rFonts w:eastAsia="Calibri" w:cs="Arial"/>
                <w:sz w:val="16"/>
                <w:szCs w:val="16"/>
              </w:rPr>
              <w:t>- NetLogo command used to execute the model (string, ‘go’ by default)</w:t>
            </w:r>
          </w:p>
        </w:tc>
        <w:tc>
          <w:tcPr>
            <w:tcW w:w="2322" w:type="dxa"/>
            <w:shd w:val="clear" w:color="auto" w:fill="auto"/>
            <w:tcMar>
              <w:top w:w="29" w:type="dxa"/>
              <w:left w:w="58" w:type="dxa"/>
              <w:bottom w:w="29" w:type="dxa"/>
              <w:right w:w="58" w:type="dxa"/>
            </w:tcMar>
            <w:vAlign w:val="center"/>
          </w:tcPr>
          <w:p w14:paraId="68C9F77E" w14:textId="77777777"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r w:rsidR="005762BE">
              <w:rPr>
                <w:rFonts w:eastAsia="Calibri" w:cs="Arial"/>
                <w:sz w:val="16"/>
                <w:szCs w:val="16"/>
              </w:rPr>
              <w:t>DataFrame</w:t>
            </w:r>
            <w:r w:rsidR="002929BA" w:rsidRPr="00883BA0">
              <w:rPr>
                <w:rFonts w:eastAsia="Calibri" w:cs="Arial"/>
                <w:sz w:val="16"/>
                <w:szCs w:val="16"/>
              </w:rPr>
              <w:t xml:space="preserve"> of reported values with columns for each reporter, indexed by NetLogo ticks</w:t>
            </w:r>
          </w:p>
          <w:p w14:paraId="27287B1C" w14:textId="77777777" w:rsidR="002929BA" w:rsidRPr="00883BA0" w:rsidRDefault="002929BA" w:rsidP="00883BA0">
            <w:pPr>
              <w:jc w:val="left"/>
              <w:rPr>
                <w:rFonts w:eastAsia="Calibri" w:cs="Arial"/>
                <w:sz w:val="16"/>
                <w:szCs w:val="16"/>
              </w:rPr>
            </w:pPr>
          </w:p>
        </w:tc>
      </w:tr>
      <w:tr w:rsidR="001711A7" w:rsidRPr="002929BA" w14:paraId="1808E2AC" w14:textId="77777777" w:rsidTr="005762BE">
        <w:tc>
          <w:tcPr>
            <w:tcW w:w="1817" w:type="dxa"/>
            <w:shd w:val="clear" w:color="auto" w:fill="auto"/>
            <w:tcMar>
              <w:top w:w="29" w:type="dxa"/>
              <w:left w:w="58" w:type="dxa"/>
              <w:bottom w:w="29" w:type="dxa"/>
              <w:right w:w="58" w:type="dxa"/>
            </w:tcMar>
            <w:vAlign w:val="center"/>
          </w:tcPr>
          <w:p w14:paraId="5CCF6895" w14:textId="77777777"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14:paraId="1BEC00D6" w14:textId="77777777"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 xml:space="preserve">multiple </w:t>
            </w:r>
            <w:r w:rsidR="00401DF7" w:rsidRPr="00883BA0">
              <w:rPr>
                <w:rFonts w:eastAsia="Calibri" w:cs="Arial"/>
                <w:sz w:val="16"/>
                <w:szCs w:val="16"/>
                <w:lang w:val="nl-NL"/>
              </w:rPr>
              <w:lastRenderedPageBreak/>
              <w:t>attributes</w:t>
            </w:r>
          </w:p>
        </w:tc>
        <w:tc>
          <w:tcPr>
            <w:tcW w:w="2322" w:type="dxa"/>
            <w:shd w:val="clear" w:color="auto" w:fill="auto"/>
            <w:tcMar>
              <w:top w:w="29" w:type="dxa"/>
              <w:left w:w="58" w:type="dxa"/>
              <w:bottom w:w="29" w:type="dxa"/>
              <w:right w:w="58" w:type="dxa"/>
            </w:tcMar>
            <w:vAlign w:val="center"/>
          </w:tcPr>
          <w:p w14:paraId="47E8CA03" w14:textId="77777777" w:rsidR="00D3608E" w:rsidRPr="00883BA0" w:rsidRDefault="00401DF7" w:rsidP="00883BA0">
            <w:pPr>
              <w:jc w:val="left"/>
              <w:rPr>
                <w:rFonts w:eastAsia="Calibri" w:cs="Arial"/>
                <w:sz w:val="16"/>
                <w:szCs w:val="16"/>
              </w:rPr>
            </w:pPr>
            <w:r w:rsidRPr="00883BA0">
              <w:rPr>
                <w:rFonts w:eastAsia="Calibri" w:cs="Arial"/>
                <w:sz w:val="16"/>
                <w:szCs w:val="16"/>
              </w:rPr>
              <w:lastRenderedPageBreak/>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r w:rsidR="005762BE">
              <w:rPr>
                <w:rFonts w:eastAsia="Calibri" w:cs="Arial"/>
                <w:sz w:val="16"/>
                <w:szCs w:val="16"/>
              </w:rPr>
              <w:t>DataFrame</w:t>
            </w:r>
            <w:r w:rsidRPr="00883BA0">
              <w:rPr>
                <w:rFonts w:eastAsia="Calibri" w:cs="Arial"/>
                <w:sz w:val="16"/>
                <w:szCs w:val="16"/>
              </w:rPr>
              <w:t xml:space="preserve"> containing attribute values to </w:t>
            </w:r>
            <w:r w:rsidRPr="00883BA0">
              <w:rPr>
                <w:rFonts w:eastAsia="Calibri" w:cs="Arial"/>
                <w:sz w:val="16"/>
                <w:szCs w:val="16"/>
              </w:rPr>
              <w:lastRenderedPageBreak/>
              <w:t>be set, indexed by agent</w:t>
            </w:r>
          </w:p>
          <w:p w14:paraId="489ABEBD" w14:textId="77777777" w:rsidR="00401DF7" w:rsidRPr="00883BA0" w:rsidRDefault="00401DF7" w:rsidP="00883BA0">
            <w:pPr>
              <w:jc w:val="left"/>
              <w:rPr>
                <w:rFonts w:eastAsia="Calibri" w:cs="Arial"/>
                <w:sz w:val="16"/>
                <w:szCs w:val="16"/>
              </w:rPr>
            </w:pPr>
            <w:r w:rsidRPr="00883BA0">
              <w:rPr>
                <w:rFonts w:eastAsia="Calibri" w:cs="Arial"/>
                <w:sz w:val="16"/>
                <w:szCs w:val="16"/>
              </w:rPr>
              <w:t xml:space="preserve">- Valid NetLogo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14:paraId="739436D8" w14:textId="77777777"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lastRenderedPageBreak/>
              <w:t>-</w:t>
            </w:r>
          </w:p>
        </w:tc>
      </w:tr>
    </w:tbl>
    <w:p w14:paraId="27ECB109" w14:textId="77777777" w:rsidR="002929BA" w:rsidRDefault="002929BA" w:rsidP="002929BA">
      <w:pPr>
        <w:rPr>
          <w:rFonts w:cs="Arial"/>
        </w:rPr>
      </w:pPr>
    </w:p>
    <w:p w14:paraId="3E5063DC" w14:textId="77777777"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pyNetLogo</w:t>
      </w:r>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NetLogo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r w:rsidR="009B2326">
        <w:rPr>
          <w:rFonts w:cs="Arial"/>
        </w:rPr>
        <w:t xml:space="preserve">Jupyter </w:t>
      </w:r>
      <w:r w:rsidR="00C216A9">
        <w:rPr>
          <w:rFonts w:cs="Arial"/>
        </w:rPr>
        <w:t>n</w:t>
      </w:r>
      <w:r w:rsidR="00627B43">
        <w:rPr>
          <w:rFonts w:cs="Arial"/>
        </w:rPr>
        <w:t xml:space="preserve">otebook </w:t>
      </w:r>
      <w:r w:rsidR="0026403A">
        <w:rPr>
          <w:rFonts w:cs="Arial"/>
        </w:rPr>
        <w:t>available from the pyNetLogo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r w:rsidR="0026403A">
        <w:rPr>
          <w:rFonts w:cs="Arial"/>
        </w:rPr>
        <w:t>p</w:t>
      </w:r>
      <w:r w:rsidR="00D7782F">
        <w:rPr>
          <w:rFonts w:cs="Arial"/>
        </w:rPr>
        <w:t>yN</w:t>
      </w:r>
      <w:r w:rsidR="00126CC9">
        <w:rPr>
          <w:rFonts w:cs="Arial"/>
        </w:rPr>
        <w:t>etLogo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14:paraId="2D13D49A" w14:textId="77777777" w:rsidR="00E92E07" w:rsidRDefault="00E92E07" w:rsidP="00E92E07">
      <w:pPr>
        <w:spacing w:line="276" w:lineRule="auto"/>
        <w:rPr>
          <w:rFonts w:cs="Arial"/>
        </w:rPr>
      </w:pPr>
    </w:p>
    <w:p w14:paraId="6CCFDE13" w14:textId="77777777" w:rsidR="00E92E07" w:rsidRDefault="001665AA" w:rsidP="00E92E07">
      <w:pPr>
        <w:spacing w:line="276" w:lineRule="auto"/>
        <w:rPr>
          <w:rFonts w:cs="Arial"/>
        </w:rPr>
      </w:pPr>
      <w:r>
        <w:rPr>
          <w:rFonts w:cs="Arial"/>
        </w:rPr>
        <w:t xml:space="preserve">First, a link to NetLogo is instantiated. This involves starting a Java VM, followed by starting NetLogo. </w:t>
      </w:r>
      <w:r w:rsidR="00FD5091">
        <w:rPr>
          <w:rFonts w:cs="Arial"/>
        </w:rPr>
        <w:t xml:space="preserve">All interactions with NetLogo are handled by an instance of the </w:t>
      </w:r>
      <w:r w:rsidR="00FD5091" w:rsidRPr="00FE34AA">
        <w:rPr>
          <w:rFonts w:ascii="Consolas" w:hAnsi="Consolas" w:cs="Arial"/>
        </w:rPr>
        <w:t>NetLogoLink</w:t>
      </w:r>
      <w:r w:rsidR="00FD5091">
        <w:rPr>
          <w:rFonts w:cs="Arial"/>
        </w:rPr>
        <w:t xml:space="preserve"> class. Next, we can load a model using </w:t>
      </w:r>
      <w:r w:rsidR="00E92E07">
        <w:rPr>
          <w:rFonts w:cs="Arial"/>
        </w:rPr>
        <w:t xml:space="preserve">the </w:t>
      </w:r>
      <w:r w:rsidR="00E92E07" w:rsidRPr="00D16111">
        <w:rPr>
          <w:rFonts w:ascii="Consolas" w:hAnsi="Consolas" w:cs="Arial"/>
        </w:rPr>
        <w:t>load_model</w:t>
      </w:r>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r w:rsidR="0026403A">
        <w:rPr>
          <w:rFonts w:cs="Arial"/>
        </w:rPr>
        <w:t>NumPy</w:t>
      </w:r>
      <w:r w:rsidR="00E92E07">
        <w:rPr>
          <w:rFonts w:cs="Arial"/>
        </w:rPr>
        <w:t xml:space="preserve"> </w:t>
      </w:r>
      <w:r w:rsidR="00E92E07" w:rsidRPr="0097356A">
        <w:rPr>
          <w:rFonts w:cs="Arial"/>
        </w:rPr>
        <w:t>arrays to P</w:t>
      </w:r>
      <w:r w:rsidR="00E92E07">
        <w:rPr>
          <w:rFonts w:cs="Arial"/>
        </w:rPr>
        <w:t xml:space="preserve">ython, containing the NetLogo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14:paraId="7D877FB3" w14:textId="77777777" w:rsidR="00E92E07" w:rsidRDefault="00E92E07" w:rsidP="00E92E07">
      <w:pPr>
        <w:rPr>
          <w:rFonts w:cs="Arial"/>
        </w:rPr>
      </w:pPr>
    </w:p>
    <w:p w14:paraId="523AFF85" w14:textId="77777777" w:rsidR="006D3272" w:rsidRDefault="006D3272" w:rsidP="006D3272">
      <w:pPr>
        <w:pStyle w:val="Code"/>
      </w:pPr>
      <w:r>
        <w:t>import pyNetLogo</w:t>
      </w:r>
    </w:p>
    <w:p w14:paraId="3C697725" w14:textId="77777777" w:rsidR="006D3272" w:rsidRDefault="006D3272" w:rsidP="006B2A9D">
      <w:pPr>
        <w:pStyle w:val="Code"/>
      </w:pPr>
    </w:p>
    <w:p w14:paraId="350C9A83" w14:textId="77777777" w:rsidR="00E92E07" w:rsidRPr="00BF009B" w:rsidRDefault="00E92E07" w:rsidP="006B2A9D">
      <w:pPr>
        <w:pStyle w:val="Code"/>
      </w:pPr>
      <w:r w:rsidRPr="00BF009B">
        <w:t xml:space="preserve">netlogo = </w:t>
      </w:r>
      <w:r w:rsidR="0026403A">
        <w:t>pyNetLogo</w:t>
      </w:r>
      <w:r w:rsidR="00A64560">
        <w:t>.</w:t>
      </w:r>
      <w:r w:rsidRPr="00BF009B">
        <w:t>NetLogoLink(gui=True)</w:t>
      </w:r>
      <w:r w:rsidR="00F215D4">
        <w:t xml:space="preserve"> #Show NetLogo GUI</w:t>
      </w:r>
    </w:p>
    <w:p w14:paraId="3F9065C9" w14:textId="77777777" w:rsidR="00E92E07" w:rsidRPr="00BF009B" w:rsidRDefault="00E92E07" w:rsidP="006B2A9D">
      <w:pPr>
        <w:pStyle w:val="Code"/>
      </w:pPr>
      <w:r w:rsidRPr="00BF009B">
        <w:t>netlogo.load_model(r'Wolf Sheep Predation.nlogo')</w:t>
      </w:r>
    </w:p>
    <w:p w14:paraId="219DB3D4" w14:textId="77777777" w:rsidR="00E92E07" w:rsidRPr="00BF009B" w:rsidRDefault="00E92E07" w:rsidP="006B2A9D">
      <w:pPr>
        <w:pStyle w:val="Code"/>
      </w:pPr>
      <w:r w:rsidRPr="00BF009B">
        <w:t>netlogo.command('setup')</w:t>
      </w:r>
    </w:p>
    <w:p w14:paraId="3A087D65" w14:textId="77777777" w:rsidR="00E92E07" w:rsidRPr="00BF009B" w:rsidRDefault="00E92E07" w:rsidP="006B2A9D">
      <w:pPr>
        <w:pStyle w:val="Code"/>
      </w:pPr>
    </w:p>
    <w:p w14:paraId="72BF5A10" w14:textId="77777777" w:rsidR="00E92E07" w:rsidRPr="00BF009B" w:rsidRDefault="00E92E07" w:rsidP="006B2A9D">
      <w:pPr>
        <w:pStyle w:val="Code"/>
      </w:pPr>
      <w:r w:rsidRPr="00BF009B">
        <w:t>netlogo.repeat_command('go', 100)</w:t>
      </w:r>
    </w:p>
    <w:p w14:paraId="31EF17DE" w14:textId="77777777" w:rsidR="00E92E07" w:rsidRPr="00BF009B" w:rsidRDefault="00E92E07" w:rsidP="006B2A9D">
      <w:pPr>
        <w:pStyle w:val="Code"/>
      </w:pPr>
    </w:p>
    <w:p w14:paraId="3C736376" w14:textId="77777777" w:rsidR="00E92E07" w:rsidRPr="00BF009B" w:rsidRDefault="00DB08CA" w:rsidP="006B2A9D">
      <w:pPr>
        <w:pStyle w:val="Code"/>
      </w:pPr>
      <w:r>
        <w:t>x =</w:t>
      </w:r>
      <w:r w:rsidRPr="00DB08CA">
        <w:t xml:space="preserve"> netlogo.report('map [</w:t>
      </w:r>
      <w:r w:rsidR="004750BE">
        <w:t>s</w:t>
      </w:r>
      <w:r w:rsidRPr="00DB08CA">
        <w:t xml:space="preserve"> -&gt; [xcor] of </w:t>
      </w:r>
      <w:r w:rsidR="004750BE">
        <w:t>s</w:t>
      </w:r>
      <w:r w:rsidRPr="00DB08CA">
        <w:t>] sort sheep')</w:t>
      </w:r>
    </w:p>
    <w:p w14:paraId="31BB681B" w14:textId="77777777" w:rsidR="00DB08CA" w:rsidRDefault="003335F2" w:rsidP="006B2A9D">
      <w:pPr>
        <w:pStyle w:val="Code"/>
      </w:pPr>
      <w:r>
        <w:t>y</w:t>
      </w:r>
      <w:r w:rsidR="00DB08CA">
        <w:t xml:space="preserve"> =</w:t>
      </w:r>
      <w:r w:rsidR="00DB08CA" w:rsidRPr="00DB08CA">
        <w:t xml:space="preserve"> </w:t>
      </w:r>
      <w:r w:rsidR="00DB08CA">
        <w:t>netlogo.report('map [</w:t>
      </w:r>
      <w:r w:rsidR="004750BE">
        <w:t>s</w:t>
      </w:r>
      <w:r w:rsidR="00DB08CA">
        <w:t xml:space="preserve"> -&gt; [yc</w:t>
      </w:r>
      <w:r w:rsidR="00DB08CA" w:rsidRPr="00DB08CA">
        <w:t xml:space="preserve">or] of </w:t>
      </w:r>
      <w:r w:rsidR="004750BE">
        <w:t>s</w:t>
      </w:r>
      <w:r w:rsidR="00DB08CA" w:rsidRPr="00DB08CA">
        <w:t>] sort sheep')</w:t>
      </w:r>
    </w:p>
    <w:p w14:paraId="7D959D29" w14:textId="77777777" w:rsidR="00E92E07" w:rsidRDefault="00E92E07" w:rsidP="006B2A9D">
      <w:pPr>
        <w:pStyle w:val="Code"/>
      </w:pPr>
      <w:r w:rsidRPr="00BF009B">
        <w:t>energy</w:t>
      </w:r>
      <w:r w:rsidR="003335F2">
        <w:t>_sheep</w:t>
      </w:r>
      <w:r w:rsidRPr="00BF009B">
        <w:t xml:space="preserve"> = </w:t>
      </w:r>
      <w:r w:rsidR="003335F2" w:rsidRPr="003335F2">
        <w:t>netlogo.report('map [</w:t>
      </w:r>
      <w:r w:rsidR="004750BE">
        <w:t>s</w:t>
      </w:r>
      <w:r w:rsidR="003335F2" w:rsidRPr="003335F2">
        <w:t xml:space="preserve"> -&gt; [energy] of </w:t>
      </w:r>
      <w:r w:rsidR="004750BE">
        <w:t>s</w:t>
      </w:r>
      <w:r w:rsidR="003335F2" w:rsidRPr="003335F2">
        <w:t>] sort sheep')</w:t>
      </w:r>
    </w:p>
    <w:p w14:paraId="6FBB276D" w14:textId="77777777" w:rsidR="00E92E07" w:rsidRPr="00BF009B" w:rsidRDefault="003335F2" w:rsidP="006B2A9D">
      <w:pPr>
        <w:pStyle w:val="Code"/>
      </w:pPr>
      <w:r>
        <w:t>energy_wolves</w:t>
      </w:r>
      <w:r w:rsidR="00E92E07" w:rsidRPr="00BF009B">
        <w:t xml:space="preserve"> = </w:t>
      </w:r>
      <w:r w:rsidRPr="003335F2">
        <w:t>netlogo.report('map [</w:t>
      </w:r>
      <w:r w:rsidR="004750BE">
        <w:t>w</w:t>
      </w:r>
      <w:r>
        <w:t xml:space="preserve"> -&gt; [energy] of </w:t>
      </w:r>
      <w:r w:rsidR="004750BE">
        <w:t>w</w:t>
      </w:r>
      <w:r>
        <w:t>] sort wolves</w:t>
      </w:r>
      <w:r w:rsidRPr="003335F2">
        <w:t>')</w:t>
      </w:r>
    </w:p>
    <w:p w14:paraId="79E47269" w14:textId="77777777" w:rsidR="00E92E07" w:rsidRPr="00BF009B" w:rsidRDefault="00E92E07" w:rsidP="00E92E07">
      <w:pPr>
        <w:ind w:firstLine="567"/>
        <w:rPr>
          <w:rFonts w:cs="Arial"/>
          <w:sz w:val="16"/>
          <w:szCs w:val="16"/>
        </w:rPr>
      </w:pPr>
    </w:p>
    <w:p w14:paraId="4C06230D" w14:textId="77777777" w:rsidR="00E92E07" w:rsidRPr="002929BA" w:rsidRDefault="00E92E07" w:rsidP="00E92E07">
      <w:pPr>
        <w:jc w:val="center"/>
        <w:rPr>
          <w:rFonts w:cs="Arial"/>
        </w:rPr>
      </w:pPr>
    </w:p>
    <w:p w14:paraId="227B7BC5" w14:textId="77777777" w:rsidR="00E92E07" w:rsidRDefault="00847D5F" w:rsidP="00E92E07">
      <w:pPr>
        <w:keepNext/>
        <w:jc w:val="center"/>
      </w:pPr>
      <w:r w:rsidRPr="00883BA0">
        <w:rPr>
          <w:rFonts w:cs="Arial"/>
          <w:noProof/>
        </w:rPr>
        <w:drawing>
          <wp:inline distT="0" distB="0" distL="0" distR="0" wp14:anchorId="4D4FEF5D" wp14:editId="0E9EA88B">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14:paraId="76480A6E" w14:textId="77777777" w:rsidR="00E92E07" w:rsidRDefault="00E92E07" w:rsidP="00E92E07">
      <w:pPr>
        <w:pStyle w:val="Caption"/>
        <w:rPr>
          <w:rFonts w:cs="Arial"/>
          <w:sz w:val="20"/>
        </w:rPr>
      </w:pPr>
      <w:bookmarkStart w:id="4" w:name="_Ref501382450"/>
      <w:r>
        <w:t xml:space="preserve">Figure </w:t>
      </w:r>
      <w:r w:rsidR="009B2F2E">
        <w:fldChar w:fldCharType="begin"/>
      </w:r>
      <w:r w:rsidR="009B2F2E">
        <w:instrText xml:space="preserve"> SEQ Figure \* ARABIC </w:instrText>
      </w:r>
      <w:r w:rsidR="009B2F2E">
        <w:fldChar w:fldCharType="separate"/>
      </w:r>
      <w:r w:rsidR="00926A22">
        <w:rPr>
          <w:noProof/>
        </w:rPr>
        <w:t>2</w:t>
      </w:r>
      <w:r w:rsidR="009B2F2E">
        <w:rPr>
          <w:noProof/>
        </w:rPr>
        <w:fldChar w:fldCharType="end"/>
      </w:r>
      <w:bookmarkEnd w:id="4"/>
      <w:r>
        <w:t>: Basic plots generated in Python: agent coordinates (left); distribution of energy attribute across agents (right)</w:t>
      </w:r>
    </w:p>
    <w:p w14:paraId="44C5244F" w14:textId="77777777"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r w:rsidRPr="00D16111">
        <w:rPr>
          <w:rFonts w:ascii="Consolas" w:hAnsi="Consolas" w:cs="Arial"/>
        </w:rPr>
        <w:t>repeat_report</w:t>
      </w:r>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r w:rsidR="00616F23">
        <w:rPr>
          <w:rFonts w:cs="Arial"/>
        </w:rPr>
        <w:t>D</w:t>
      </w:r>
      <w:r w:rsidRPr="00BF009B">
        <w:rPr>
          <w:rFonts w:cs="Arial"/>
        </w:rPr>
        <w:t>ata</w:t>
      </w:r>
      <w:r w:rsidR="00616F23">
        <w:rPr>
          <w:rFonts w:cs="Arial"/>
        </w:rPr>
        <w:t>Fr</w:t>
      </w:r>
      <w:r w:rsidRPr="00BF009B">
        <w:rPr>
          <w:rFonts w:cs="Arial"/>
        </w:rPr>
        <w:t xml:space="preserve">ame containing reported values over a given number of ticks, for one or multiple </w:t>
      </w:r>
      <w:r>
        <w:rPr>
          <w:rFonts w:cs="Arial"/>
        </w:rPr>
        <w:t xml:space="preserve">NetLogo </w:t>
      </w:r>
      <w:r w:rsidRPr="00BF009B">
        <w:rPr>
          <w:rFonts w:cs="Arial"/>
        </w:rPr>
        <w:t>reporters.</w:t>
      </w:r>
      <w:r w:rsidR="0028588F">
        <w:rPr>
          <w:rFonts w:cs="Arial"/>
        </w:rPr>
        <w:t xml:space="preserve"> The DataFrame is structured using </w:t>
      </w:r>
      <w:r w:rsidR="0028588F" w:rsidRPr="0028588F">
        <w:rPr>
          <w:rFonts w:cs="Arial"/>
        </w:rPr>
        <w:t>columns for each reporter</w:t>
      </w:r>
      <w:r w:rsidR="0028588F">
        <w:rPr>
          <w:rFonts w:cs="Arial"/>
        </w:rPr>
        <w:t xml:space="preserve">, and </w:t>
      </w:r>
      <w:r w:rsidR="0028588F" w:rsidRPr="0028588F">
        <w:rPr>
          <w:rFonts w:cs="Arial"/>
        </w:rPr>
        <w:t>indexed by NetLogo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with the NetLogo</w:t>
      </w:r>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14:paraId="5A0EB866" w14:textId="77777777" w:rsidR="005000DF" w:rsidRDefault="005000DF" w:rsidP="00E92E07">
      <w:pPr>
        <w:spacing w:line="276" w:lineRule="auto"/>
        <w:rPr>
          <w:rFonts w:cs="Arial"/>
        </w:rPr>
      </w:pPr>
    </w:p>
    <w:p w14:paraId="01C508C2" w14:textId="77777777" w:rsidR="00232D1A" w:rsidRDefault="00E92E07" w:rsidP="00232D1A">
      <w:pPr>
        <w:spacing w:line="276" w:lineRule="auto"/>
        <w:rPr>
          <w:rFonts w:cs="Arial"/>
        </w:rPr>
      </w:pPr>
      <w:r>
        <w:rPr>
          <w:rFonts w:cs="Arial"/>
        </w:rPr>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14:paraId="7EEDBCEF" w14:textId="77777777" w:rsidR="00232D1A" w:rsidRDefault="00232D1A" w:rsidP="00E92E07">
      <w:pPr>
        <w:spacing w:line="276" w:lineRule="auto"/>
        <w:rPr>
          <w:rFonts w:cs="Arial"/>
          <w:i/>
        </w:rPr>
      </w:pPr>
    </w:p>
    <w:p w14:paraId="01762174" w14:textId="77777777" w:rsidR="00E92E07" w:rsidRDefault="00232D1A" w:rsidP="00E92E07">
      <w:pPr>
        <w:spacing w:line="276" w:lineRule="auto"/>
        <w:rPr>
          <w:rFonts w:cs="Arial"/>
        </w:rPr>
      </w:pPr>
      <w:r>
        <w:rPr>
          <w:rFonts w:cs="Arial"/>
        </w:rPr>
        <w:t xml:space="preserve">The </w:t>
      </w:r>
      <w:r w:rsidR="00E92E07" w:rsidRPr="00D16111">
        <w:rPr>
          <w:rFonts w:ascii="Consolas" w:hAnsi="Consolas" w:cs="Arial"/>
        </w:rPr>
        <w:t>repeat_report</w:t>
      </w:r>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NetLogo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r w:rsidR="0026403A">
        <w:rPr>
          <w:rFonts w:cs="Arial"/>
        </w:rPr>
        <w:t>NumPy</w:t>
      </w:r>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14:paraId="2BEE16AA" w14:textId="77777777" w:rsidR="00616F23" w:rsidRDefault="00616F23" w:rsidP="00E92E07">
      <w:pPr>
        <w:ind w:left="567"/>
        <w:rPr>
          <w:rFonts w:cs="Arial"/>
          <w:sz w:val="16"/>
          <w:szCs w:val="16"/>
        </w:rPr>
      </w:pPr>
    </w:p>
    <w:p w14:paraId="67E84216" w14:textId="77777777" w:rsidR="00E92E07" w:rsidRPr="00B43377" w:rsidRDefault="00E92E07" w:rsidP="00C83937">
      <w:pPr>
        <w:pStyle w:val="Code"/>
      </w:pPr>
      <w:r w:rsidRPr="00B43377">
        <w:t>counts = netlogo.repeat_report(['count wolves','count sheep'], 200</w:t>
      </w:r>
      <w:r w:rsidR="005000DF">
        <w:t>, go=</w:t>
      </w:r>
      <w:r w:rsidR="005000DF" w:rsidRPr="005000DF">
        <w:t>'</w:t>
      </w:r>
      <w:r w:rsidR="005000DF">
        <w:t>go</w:t>
      </w:r>
      <w:r w:rsidR="005000DF" w:rsidRPr="005000DF">
        <w:t>'</w:t>
      </w:r>
      <w:r w:rsidRPr="00B43377">
        <w:t>)</w:t>
      </w:r>
    </w:p>
    <w:p w14:paraId="543C3286" w14:textId="77777777" w:rsidR="00E92E07" w:rsidRDefault="00E92E07" w:rsidP="00E92E07">
      <w:pPr>
        <w:jc w:val="center"/>
        <w:rPr>
          <w:rFonts w:cs="Arial"/>
        </w:rPr>
      </w:pPr>
    </w:p>
    <w:p w14:paraId="246B2FD3" w14:textId="77777777" w:rsidR="00E92E07" w:rsidRDefault="00847D5F" w:rsidP="00E92E07">
      <w:pPr>
        <w:keepNext/>
        <w:jc w:val="center"/>
      </w:pPr>
      <w:r w:rsidRPr="00883BA0">
        <w:rPr>
          <w:rFonts w:cs="Arial"/>
          <w:noProof/>
        </w:rPr>
        <w:drawing>
          <wp:inline distT="0" distB="0" distL="0" distR="0" wp14:anchorId="77B4833B" wp14:editId="631B6B1D">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14:paraId="3F166FC5" w14:textId="77777777" w:rsidR="00E92E07" w:rsidRPr="005E1C9B" w:rsidRDefault="00E92E07" w:rsidP="00E92E07">
      <w:pPr>
        <w:pStyle w:val="Caption"/>
        <w:rPr>
          <w:rFonts w:cs="Arial"/>
          <w:sz w:val="20"/>
        </w:rPr>
      </w:pPr>
      <w:r>
        <w:br/>
      </w:r>
      <w:bookmarkStart w:id="5" w:name="_Ref501382334"/>
      <w:r>
        <w:t xml:space="preserve">Figure </w:t>
      </w:r>
      <w:r w:rsidR="009B2F2E">
        <w:fldChar w:fldCharType="begin"/>
      </w:r>
      <w:r w:rsidR="009B2F2E">
        <w:instrText xml:space="preserve"> SEQ Figure \* ARABIC </w:instrText>
      </w:r>
      <w:r w:rsidR="009B2F2E">
        <w:fldChar w:fldCharType="separate"/>
      </w:r>
      <w:r w:rsidR="00926A22">
        <w:rPr>
          <w:noProof/>
        </w:rPr>
        <w:t>3</w:t>
      </w:r>
      <w:r w:rsidR="009B2F2E">
        <w:rPr>
          <w:noProof/>
        </w:rPr>
        <w:fldChar w:fldCharType="end"/>
      </w:r>
      <w:bookmarkEnd w:id="5"/>
      <w:r>
        <w:t xml:space="preserve">: </w:t>
      </w:r>
      <w:r w:rsidRPr="00D31361">
        <w:t xml:space="preserve">Python plots using </w:t>
      </w:r>
      <w:r w:rsidRPr="00D16111">
        <w:t>repeat_report</w:t>
      </w:r>
      <w:r w:rsidRPr="00D31361">
        <w:t xml:space="preserve"> </w:t>
      </w:r>
      <w:r w:rsidR="00232D1A">
        <w:t>method</w:t>
      </w:r>
      <w:r>
        <w:t xml:space="preserve">: number of agents as a function of time (left); number of sheep agents as a function of wolf agents (right) </w:t>
      </w:r>
    </w:p>
    <w:p w14:paraId="5ACAA24B" w14:textId="77777777" w:rsidR="00E92E07" w:rsidRDefault="00E92E07" w:rsidP="00E92E07">
      <w:pPr>
        <w:jc w:val="center"/>
        <w:outlineLvl w:val="0"/>
        <w:rPr>
          <w:rFonts w:cs="Arial"/>
          <w:lang w:val="en-GB"/>
        </w:rPr>
      </w:pPr>
    </w:p>
    <w:p w14:paraId="2AC10D43" w14:textId="77777777"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r w:rsidRPr="00D16111">
        <w:rPr>
          <w:rFonts w:ascii="Consolas" w:hAnsi="Consolas" w:cs="Arial"/>
          <w:lang w:val="en-GB"/>
        </w:rPr>
        <w:t>patch_report</w:t>
      </w:r>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r w:rsidR="00FD5091">
        <w:rPr>
          <w:rFonts w:cs="Arial"/>
          <w:lang w:val="en-GB"/>
        </w:rPr>
        <w:t>D</w:t>
      </w:r>
      <w:r w:rsidRPr="007734A0">
        <w:rPr>
          <w:rFonts w:cs="Arial"/>
          <w:lang w:val="en-GB"/>
        </w:rPr>
        <w:t>ata</w:t>
      </w:r>
      <w:r w:rsidR="00FD5091">
        <w:rPr>
          <w:rFonts w:cs="Arial"/>
          <w:lang w:val="en-GB"/>
        </w:rPr>
        <w:t>F</w:t>
      </w:r>
      <w:r w:rsidRPr="007734A0">
        <w:rPr>
          <w:rFonts w:cs="Arial"/>
          <w:lang w:val="en-GB"/>
        </w:rPr>
        <w:t xml:space="preserve">ram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14:paraId="4B267A0A" w14:textId="77777777" w:rsidR="00E92E07" w:rsidRPr="0080101C" w:rsidRDefault="00E92E07" w:rsidP="00E92E07">
      <w:pPr>
        <w:spacing w:line="276" w:lineRule="auto"/>
        <w:outlineLvl w:val="0"/>
        <w:rPr>
          <w:rFonts w:cs="Arial"/>
          <w:lang w:val="en-GB"/>
        </w:rPr>
      </w:pPr>
    </w:p>
    <w:p w14:paraId="1E249C0A" w14:textId="77777777" w:rsidR="00E92E07" w:rsidRPr="0080101C" w:rsidRDefault="003D2DAC" w:rsidP="006B2A9D">
      <w:pPr>
        <w:pStyle w:val="Code"/>
        <w:rPr>
          <w:lang w:val="en-GB"/>
        </w:rPr>
      </w:pPr>
      <w:r>
        <w:rPr>
          <w:lang w:val="en-GB"/>
        </w:rPr>
        <w:t>patch</w:t>
      </w:r>
      <w:r w:rsidR="00E92E07" w:rsidRPr="0080101C">
        <w:rPr>
          <w:lang w:val="en-GB"/>
        </w:rPr>
        <w:t>_df = netlogo.patch_report('countdown')</w:t>
      </w:r>
    </w:p>
    <w:p w14:paraId="7D82ED44" w14:textId="77777777" w:rsidR="00E92E07" w:rsidRDefault="00E92E07" w:rsidP="00E92E07">
      <w:pPr>
        <w:spacing w:line="276" w:lineRule="auto"/>
        <w:outlineLvl w:val="0"/>
        <w:rPr>
          <w:rFonts w:cs="Arial"/>
          <w:lang w:val="en-GB"/>
        </w:rPr>
      </w:pPr>
    </w:p>
    <w:p w14:paraId="22D54E67" w14:textId="77777777" w:rsidR="00E92E07" w:rsidRDefault="00E92E07" w:rsidP="00E92E07">
      <w:pPr>
        <w:spacing w:line="276" w:lineRule="auto"/>
        <w:outlineLvl w:val="0"/>
        <w:rPr>
          <w:rFonts w:cs="Arial"/>
          <w:lang w:val="en-GB"/>
        </w:rPr>
      </w:pPr>
      <w:r w:rsidRPr="007734A0">
        <w:rPr>
          <w:rFonts w:cs="Arial"/>
          <w:lang w:val="en-GB"/>
        </w:rPr>
        <w:t xml:space="preserve">This </w:t>
      </w:r>
      <w:r w:rsidR="005762BE">
        <w:rPr>
          <w:rFonts w:cs="Arial"/>
          <w:lang w:val="en-GB"/>
        </w:rPr>
        <w:t>DataFrame</w:t>
      </w:r>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NetLogo environment, with column labels corresponding to the </w:t>
      </w:r>
      <w:r w:rsidRPr="00C83937">
        <w:rPr>
          <w:rFonts w:cs="Arial"/>
          <w:i/>
          <w:lang w:val="en-GB"/>
        </w:rPr>
        <w:t>pxcor</w:t>
      </w:r>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r w:rsidRPr="0080101C">
        <w:rPr>
          <w:rFonts w:cs="Arial"/>
          <w:i/>
          <w:lang w:val="en-GB"/>
        </w:rPr>
        <w:t xml:space="preserve">pycor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r w:rsidR="005762BE">
        <w:rPr>
          <w:rFonts w:cs="Arial"/>
          <w:lang w:val="en-GB"/>
        </w:rPr>
        <w:t>DataFrame</w:t>
      </w:r>
      <w:r w:rsidRPr="007734A0">
        <w:rPr>
          <w:rFonts w:cs="Arial"/>
          <w:lang w:val="en-GB"/>
        </w:rPr>
        <w:t xml:space="preserve">s can be manipulated with any of the existing </w:t>
      </w:r>
      <w:r w:rsidR="00AA4582">
        <w:rPr>
          <w:rFonts w:cs="Arial"/>
          <w:lang w:val="en-GB"/>
        </w:rPr>
        <w:t>p</w:t>
      </w:r>
      <w:r w:rsidRPr="007734A0">
        <w:rPr>
          <w:rFonts w:cs="Arial"/>
          <w:lang w:val="en-GB"/>
        </w:rPr>
        <w:t xml:space="preserve">andas functions, for instance by exporting to an Excel file. The </w:t>
      </w:r>
      <w:r w:rsidRPr="00C83937">
        <w:rPr>
          <w:rFonts w:ascii="Consolas" w:hAnsi="Consolas" w:cs="Arial"/>
          <w:lang w:val="en-GB"/>
        </w:rPr>
        <w:t>patch_set</w:t>
      </w:r>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r w:rsidRPr="00C83937">
        <w:rPr>
          <w:rFonts w:ascii="Consolas" w:hAnsi="Consolas" w:cs="Arial"/>
          <w:lang w:val="en-GB"/>
        </w:rPr>
        <w:t>patch_report</w:t>
      </w:r>
      <w:r w:rsidRPr="007734A0">
        <w:rPr>
          <w:rFonts w:cs="Arial"/>
          <w:lang w:val="en-GB"/>
        </w:rPr>
        <w:t xml:space="preserve">, and updates the NetLogo environment from a </w:t>
      </w:r>
      <w:r w:rsidR="005762BE">
        <w:rPr>
          <w:rFonts w:cs="Arial"/>
          <w:lang w:val="en-GB"/>
        </w:rPr>
        <w:t>DataFrame</w:t>
      </w:r>
      <w:r w:rsidRPr="007734A0">
        <w:rPr>
          <w:rFonts w:cs="Arial"/>
          <w:lang w:val="en-GB"/>
        </w:rPr>
        <w:t>.</w:t>
      </w:r>
    </w:p>
    <w:p w14:paraId="6C2D9344" w14:textId="77777777" w:rsidR="006B770E" w:rsidRDefault="006B770E" w:rsidP="00E92E07">
      <w:pPr>
        <w:spacing w:line="276" w:lineRule="auto"/>
        <w:outlineLvl w:val="0"/>
        <w:rPr>
          <w:rFonts w:cs="Arial"/>
          <w:lang w:val="en-GB"/>
        </w:rPr>
      </w:pPr>
    </w:p>
    <w:p w14:paraId="2B778D58" w14:textId="77777777" w:rsidR="00E92E07" w:rsidRDefault="00847D5F" w:rsidP="00E92E07">
      <w:pPr>
        <w:keepNext/>
        <w:spacing w:line="276" w:lineRule="auto"/>
        <w:jc w:val="center"/>
        <w:outlineLvl w:val="0"/>
      </w:pPr>
      <w:r w:rsidRPr="00883BA0">
        <w:rPr>
          <w:rFonts w:cs="Arial"/>
          <w:noProof/>
        </w:rPr>
        <w:drawing>
          <wp:inline distT="0" distB="0" distL="0" distR="0" wp14:anchorId="2DE91AF7" wp14:editId="62BC50FE">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14:paraId="24762357" w14:textId="77777777" w:rsidR="00575DB3" w:rsidRDefault="00E92E07" w:rsidP="00226759">
      <w:pPr>
        <w:pStyle w:val="Caption"/>
      </w:pPr>
      <w:bookmarkStart w:id="6" w:name="_Ref501382161"/>
      <w:r>
        <w:t xml:space="preserve">Figure </w:t>
      </w:r>
      <w:r w:rsidR="009B2F2E">
        <w:fldChar w:fldCharType="begin"/>
      </w:r>
      <w:r w:rsidR="009B2F2E">
        <w:instrText xml:space="preserve"> SEQ Figure \* ARABIC </w:instrText>
      </w:r>
      <w:r w:rsidR="009B2F2E">
        <w:fldChar w:fldCharType="separate"/>
      </w:r>
      <w:r w:rsidR="00926A22">
        <w:rPr>
          <w:noProof/>
        </w:rPr>
        <w:t>4</w:t>
      </w:r>
      <w:r w:rsidR="009B2F2E">
        <w:rPr>
          <w:noProof/>
        </w:rPr>
        <w:fldChar w:fldCharType="end"/>
      </w:r>
      <w:bookmarkEnd w:id="6"/>
      <w:r>
        <w:t xml:space="preserve">: </w:t>
      </w:r>
      <w:r w:rsidRPr="00501301">
        <w:t xml:space="preserve">Python plot using </w:t>
      </w:r>
      <w:r w:rsidRPr="00C83937">
        <w:t>patch_report</w:t>
      </w:r>
      <w:r w:rsidRPr="00501301">
        <w:t xml:space="preserve"> </w:t>
      </w:r>
      <w:r w:rsidR="00232D1A">
        <w:t>method</w:t>
      </w:r>
      <w:r>
        <w:t xml:space="preserve">: distribution of the </w:t>
      </w:r>
      <w:r w:rsidRPr="00C83937">
        <w:t>countdown</w:t>
      </w:r>
      <w:r>
        <w:t xml:space="preserve"> patch attribut</w:t>
      </w:r>
      <w:r w:rsidR="00575DB3">
        <w:t>e across the NetLogo environment</w:t>
      </w:r>
    </w:p>
    <w:p w14:paraId="63368730" w14:textId="77777777" w:rsidR="00C92A3F" w:rsidRDefault="00C92A3F" w:rsidP="00575DB3">
      <w:pPr>
        <w:outlineLvl w:val="0"/>
      </w:pPr>
    </w:p>
    <w:p w14:paraId="3DED1A53" w14:textId="77777777" w:rsidR="00AA0166" w:rsidRDefault="00AA0166" w:rsidP="00575DB3">
      <w:pPr>
        <w:outlineLvl w:val="0"/>
        <w:rPr>
          <w:rFonts w:cs="Arial"/>
        </w:rPr>
      </w:pPr>
    </w:p>
    <w:p w14:paraId="4C17AC7B" w14:textId="77777777"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NetLogo model</w:t>
      </w:r>
    </w:p>
    <w:p w14:paraId="4340CBB7" w14:textId="77777777"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NetLogo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The full code used for the analysis and visualizations can be found in the Jupyter notebook available from the pyNetLogo repository.</w:t>
      </w:r>
    </w:p>
    <w:p w14:paraId="27D40DF0" w14:textId="77777777" w:rsidR="009F3A4B" w:rsidRDefault="009F3A4B" w:rsidP="00547A60">
      <w:pPr>
        <w:spacing w:line="276" w:lineRule="auto"/>
        <w:rPr>
          <w:rFonts w:cs="Arial"/>
        </w:rPr>
      </w:pPr>
    </w:p>
    <w:p w14:paraId="0D277D98" w14:textId="77777777"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14:paraId="3F09D5AF" w14:textId="77777777" w:rsidR="00226759" w:rsidRDefault="00226759" w:rsidP="00547A60">
      <w:pPr>
        <w:spacing w:line="276" w:lineRule="auto"/>
        <w:rPr>
          <w:rFonts w:cs="Arial"/>
        </w:rPr>
      </w:pPr>
    </w:p>
    <w:p w14:paraId="77576D84" w14:textId="77777777"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Sobol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Sobol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14:paraId="70116413" w14:textId="77777777" w:rsidR="00D32E96" w:rsidRDefault="00D32E96" w:rsidP="00547A60">
      <w:pPr>
        <w:spacing w:line="276" w:lineRule="auto"/>
        <w:rPr>
          <w:rFonts w:cs="Arial"/>
        </w:rPr>
      </w:pPr>
    </w:p>
    <w:p w14:paraId="6639284F" w14:textId="77777777"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Sobol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NetLogo workflow significantly extends</w:t>
      </w:r>
      <w:r w:rsidR="00AE6A65">
        <w:rPr>
          <w:rFonts w:cs="Arial"/>
        </w:rPr>
        <w:t xml:space="preserve"> the functionality of NetLogo’s BehaviorSpac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to estimate Sobol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importances</w:t>
      </w:r>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NetLogo model.</w:t>
      </w:r>
    </w:p>
    <w:p w14:paraId="39CC3ED5" w14:textId="77777777" w:rsidR="006F40CF" w:rsidRDefault="006F40CF" w:rsidP="00547A60">
      <w:pPr>
        <w:spacing w:line="276" w:lineRule="auto"/>
        <w:rPr>
          <w:rFonts w:cs="Arial"/>
        </w:rPr>
      </w:pPr>
    </w:p>
    <w:p w14:paraId="6B934CF0" w14:textId="7777777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NetLogo global var</w:t>
      </w:r>
      <w:r>
        <w:rPr>
          <w:rFonts w:cs="Arial"/>
        </w:rPr>
        <w:t>iable), and the sampling bounds:</w:t>
      </w:r>
    </w:p>
    <w:p w14:paraId="0CFB920B" w14:textId="77777777" w:rsidR="00E80B03" w:rsidRDefault="00E80B03" w:rsidP="00547A60">
      <w:pPr>
        <w:spacing w:line="276" w:lineRule="auto"/>
        <w:rPr>
          <w:rFonts w:cs="Arial"/>
        </w:rPr>
      </w:pPr>
    </w:p>
    <w:p w14:paraId="2A1E7768" w14:textId="77777777" w:rsidR="00E80B03" w:rsidRPr="00E80B03" w:rsidRDefault="00E80B03" w:rsidP="006B2A9D">
      <w:pPr>
        <w:pStyle w:val="Code"/>
      </w:pPr>
      <w:r w:rsidRPr="00E80B03">
        <w:t xml:space="preserve">problem = { </w:t>
      </w:r>
    </w:p>
    <w:p w14:paraId="6DD7883A" w14:textId="77777777" w:rsidR="00E80B03" w:rsidRPr="00E80B03" w:rsidRDefault="00E80B03" w:rsidP="006B2A9D">
      <w:pPr>
        <w:pStyle w:val="Code"/>
      </w:pPr>
      <w:r w:rsidRPr="00E80B03">
        <w:t xml:space="preserve">  'num_vars': 6,</w:t>
      </w:r>
    </w:p>
    <w:p w14:paraId="009202CC" w14:textId="77777777" w:rsidR="006F40CF" w:rsidRDefault="00E80B03" w:rsidP="006B2A9D">
      <w:pPr>
        <w:pStyle w:val="Code"/>
      </w:pPr>
      <w:r w:rsidRPr="00E80B03">
        <w:t xml:space="preserve">  'names': ['random-seed','grass-regrowth-time','sheep-gain-from-food',</w:t>
      </w:r>
    </w:p>
    <w:p w14:paraId="7C820AF9" w14:textId="77777777" w:rsidR="00E80B03" w:rsidRPr="00E80B03" w:rsidRDefault="006F40CF" w:rsidP="006B2A9D">
      <w:pPr>
        <w:pStyle w:val="Code"/>
      </w:pPr>
      <w:r>
        <w:t xml:space="preserve">    </w:t>
      </w:r>
      <w:r w:rsidR="00714CA6">
        <w:tab/>
      </w:r>
      <w:r w:rsidR="00714CA6">
        <w:tab/>
        <w:t xml:space="preserve"> </w:t>
      </w:r>
      <w:r w:rsidR="00E80B03" w:rsidRPr="00E80B03">
        <w:t xml:space="preserve">'wolf-gain-from-food','sheep-reproduce','wolf-reproduce'], </w:t>
      </w:r>
    </w:p>
    <w:p w14:paraId="23EBDB82" w14:textId="77777777" w:rsidR="006F40CF" w:rsidRDefault="00E80B03" w:rsidP="006B2A9D">
      <w:pPr>
        <w:pStyle w:val="Code"/>
      </w:pPr>
      <w:r w:rsidRPr="00E80B03">
        <w:t xml:space="preserve">  'bounds': [[1, 100000],</w:t>
      </w:r>
      <w:r>
        <w:t xml:space="preserve"> [20., 40.], [2., 8.],</w:t>
      </w:r>
    </w:p>
    <w:p w14:paraId="2A50E292" w14:textId="77777777"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C10B46E" w14:textId="77777777" w:rsidR="00575DB3" w:rsidRDefault="00E80B03" w:rsidP="006B2A9D">
      <w:pPr>
        <w:pStyle w:val="Code"/>
      </w:pPr>
      <w:r w:rsidRPr="00E80B03">
        <w:t>}</w:t>
      </w:r>
    </w:p>
    <w:p w14:paraId="27E6E569" w14:textId="77777777" w:rsidR="00575DB3" w:rsidRDefault="00575DB3" w:rsidP="00547A60">
      <w:pPr>
        <w:spacing w:line="276" w:lineRule="auto"/>
        <w:rPr>
          <w:rFonts w:cs="Arial"/>
        </w:rPr>
      </w:pPr>
    </w:p>
    <w:p w14:paraId="5FFBB3F3" w14:textId="77777777"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r>
        <w:rPr>
          <w:rFonts w:cs="Arial"/>
        </w:rPr>
        <w:t xml:space="preserve">Sobol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14:paraId="56336411" w14:textId="77777777" w:rsidR="00113059" w:rsidRDefault="00113059" w:rsidP="006F40CF">
      <w:pPr>
        <w:spacing w:line="276" w:lineRule="auto"/>
        <w:rPr>
          <w:rFonts w:cs="Arial"/>
        </w:rPr>
      </w:pPr>
    </w:p>
    <w:p w14:paraId="0C92C482" w14:textId="77777777" w:rsidR="006F40CF" w:rsidRDefault="006F40CF" w:rsidP="006F40CF">
      <w:pPr>
        <w:spacing w:line="276" w:lineRule="auto"/>
        <w:rPr>
          <w:rFonts w:cs="Arial"/>
        </w:rPr>
      </w:pPr>
      <w:r w:rsidRPr="006F40CF">
        <w:rPr>
          <w:rFonts w:cs="Arial"/>
        </w:rPr>
        <w:lastRenderedPageBreak/>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r w:rsidR="00317904">
        <w:rPr>
          <w:rFonts w:cs="Arial"/>
        </w:rPr>
        <w:t>ip</w:t>
      </w:r>
      <w:r w:rsidR="003C04DC">
        <w:rPr>
          <w:rFonts w:cs="Arial"/>
        </w:rPr>
        <w:t>yparallel to parallelize the simulations and reduce runtime</w:t>
      </w:r>
      <w:r w:rsidRPr="006F40CF">
        <w:rPr>
          <w:rFonts w:cs="Arial"/>
        </w:rPr>
        <w:t>.</w:t>
      </w:r>
    </w:p>
    <w:p w14:paraId="75896B04" w14:textId="77777777" w:rsidR="006F40CF" w:rsidRDefault="006F40CF" w:rsidP="00547A60">
      <w:pPr>
        <w:spacing w:line="276" w:lineRule="auto"/>
        <w:rPr>
          <w:rFonts w:cs="Arial"/>
        </w:rPr>
      </w:pPr>
    </w:p>
    <w:p w14:paraId="33DB76B5" w14:textId="77777777" w:rsidR="006F40CF" w:rsidRPr="006F40CF" w:rsidRDefault="006F40CF" w:rsidP="006B2A9D">
      <w:pPr>
        <w:pStyle w:val="Code"/>
      </w:pPr>
      <w:r w:rsidRPr="006F40CF">
        <w:t>from SALib.sample import saltelli</w:t>
      </w:r>
    </w:p>
    <w:p w14:paraId="0565DA25" w14:textId="77777777" w:rsidR="006F40CF" w:rsidRPr="006F40CF" w:rsidRDefault="006F40CF" w:rsidP="006B2A9D">
      <w:pPr>
        <w:pStyle w:val="Code"/>
      </w:pPr>
      <w:r w:rsidRPr="006F40CF">
        <w:t>from SALib.analyze import sobol</w:t>
      </w:r>
    </w:p>
    <w:p w14:paraId="2F6E6F7F" w14:textId="77777777" w:rsidR="006F40CF" w:rsidRPr="006F40CF" w:rsidRDefault="006F40CF" w:rsidP="006B2A9D">
      <w:pPr>
        <w:pStyle w:val="Code"/>
      </w:pPr>
    </w:p>
    <w:p w14:paraId="3AB81B80" w14:textId="77777777" w:rsidR="006F40CF" w:rsidRPr="006F40CF" w:rsidRDefault="006F40CF" w:rsidP="006B2A9D">
      <w:pPr>
        <w:pStyle w:val="Code"/>
      </w:pPr>
      <w:r w:rsidRPr="006F40CF">
        <w:t xml:space="preserve">n = </w:t>
      </w:r>
      <w:r w:rsidR="006766B5">
        <w:t>10</w:t>
      </w:r>
      <w:r w:rsidRPr="006F40CF">
        <w:t>00</w:t>
      </w:r>
    </w:p>
    <w:p w14:paraId="4403D877" w14:textId="77777777" w:rsidR="00FD5091" w:rsidRDefault="006F40CF" w:rsidP="006B2A9D">
      <w:pPr>
        <w:pStyle w:val="Code"/>
      </w:pPr>
      <w:r w:rsidRPr="006F40CF">
        <w:t>#</w:t>
      </w:r>
      <w:r w:rsidR="00834A6E">
        <w:t xml:space="preserve"> </w:t>
      </w:r>
      <w:r w:rsidRPr="006F40CF">
        <w:t>Generates an input array of shape (n*(</w:t>
      </w:r>
      <w:r w:rsidR="006E3BB0">
        <w:t>2</w:t>
      </w:r>
      <w:r w:rsidRPr="006F40CF">
        <w:t xml:space="preserve">p+2), p) with rows for each </w:t>
      </w:r>
    </w:p>
    <w:p w14:paraId="62941456" w14:textId="77777777" w:rsidR="006F40CF" w:rsidRPr="006F40CF" w:rsidRDefault="00FD5091" w:rsidP="006B2A9D">
      <w:pPr>
        <w:pStyle w:val="Code"/>
      </w:pPr>
      <w:r>
        <w:t>#</w:t>
      </w:r>
      <w:r w:rsidR="00834A6E">
        <w:t xml:space="preserve"> </w:t>
      </w:r>
      <w:r w:rsidR="006F40CF" w:rsidRPr="006F40CF">
        <w:t xml:space="preserve">experiment and columns for each </w:t>
      </w:r>
      <w:r w:rsidR="00AA0166">
        <w:t>input</w:t>
      </w:r>
    </w:p>
    <w:p w14:paraId="65DD0F8A" w14:textId="77777777" w:rsidR="006F40CF" w:rsidRPr="006F40CF" w:rsidRDefault="006F40CF" w:rsidP="006B2A9D">
      <w:pPr>
        <w:pStyle w:val="Code"/>
      </w:pPr>
      <w:r w:rsidRPr="006F40CF">
        <w:t>param_values = saltelli.sample(problem, n, calc_second_order=True)</w:t>
      </w:r>
    </w:p>
    <w:p w14:paraId="6CAA1B57" w14:textId="77777777" w:rsidR="00AA0166" w:rsidRDefault="00AA0166" w:rsidP="00AA0166">
      <w:pPr>
        <w:spacing w:line="276" w:lineRule="auto"/>
        <w:rPr>
          <w:rFonts w:cs="Arial"/>
          <w:lang w:val="en-GB"/>
        </w:rPr>
      </w:pPr>
    </w:p>
    <w:p w14:paraId="54E7BC42" w14:textId="77777777"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r w:rsidR="00AA0166" w:rsidRPr="00464BDF">
        <w:rPr>
          <w:rFonts w:ascii="Consolas" w:hAnsi="Consolas" w:cs="Arial"/>
          <w:lang w:val="en-GB"/>
        </w:rPr>
        <w:t>param_values</w:t>
      </w:r>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r w:rsidR="00AA0166" w:rsidRPr="00464BDF">
        <w:rPr>
          <w:rFonts w:ascii="Consolas" w:hAnsi="Consolas" w:cs="Arial"/>
          <w:lang w:val="en-GB"/>
        </w:rPr>
        <w:t>repeat_report</w:t>
      </w:r>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14:paraId="592E204B" w14:textId="77777777" w:rsidR="006F40CF" w:rsidRDefault="006F40CF" w:rsidP="006F40CF">
      <w:pPr>
        <w:spacing w:line="276" w:lineRule="auto"/>
        <w:rPr>
          <w:rFonts w:cs="Arial"/>
          <w:lang w:val="en-GB"/>
        </w:rPr>
      </w:pPr>
    </w:p>
    <w:p w14:paraId="5999C1CC" w14:textId="77777777" w:rsidR="006F40CF" w:rsidRPr="00AA0166" w:rsidRDefault="006F40CF" w:rsidP="006B2A9D">
      <w:pPr>
        <w:pStyle w:val="Code"/>
        <w:rPr>
          <w:lang w:val="en-GB"/>
        </w:rPr>
      </w:pPr>
      <w:r w:rsidRPr="00AA0166">
        <w:rPr>
          <w:lang w:val="en-GB"/>
        </w:rPr>
        <w:t>results = pd.DataFrame(columns=['Avg. sheep', 'Avg. wolves'])</w:t>
      </w:r>
    </w:p>
    <w:p w14:paraId="7AACA62B" w14:textId="77777777" w:rsidR="006F40CF" w:rsidRPr="00AA0166" w:rsidRDefault="006F40CF" w:rsidP="006B2A9D">
      <w:pPr>
        <w:pStyle w:val="Code"/>
        <w:rPr>
          <w:lang w:val="en-GB"/>
        </w:rPr>
      </w:pPr>
    </w:p>
    <w:p w14:paraId="4C6FB183" w14:textId="77777777" w:rsidR="006F40CF" w:rsidRPr="00AA0166" w:rsidRDefault="006F40CF" w:rsidP="006B2A9D">
      <w:pPr>
        <w:pStyle w:val="Code"/>
        <w:rPr>
          <w:lang w:val="en-GB"/>
        </w:rPr>
      </w:pPr>
      <w:r w:rsidRPr="00AA0166">
        <w:rPr>
          <w:lang w:val="en-GB"/>
        </w:rPr>
        <w:t>for run in range(param_values.shape[0]):</w:t>
      </w:r>
    </w:p>
    <w:p w14:paraId="73F9CC06" w14:textId="0EAFF6B6"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Set the input parameters</w:t>
      </w:r>
    </w:p>
    <w:p w14:paraId="5114EF6D" w14:textId="77777777" w:rsidR="006F40CF" w:rsidRPr="00AA0166" w:rsidRDefault="006F40CF" w:rsidP="006B2A9D">
      <w:pPr>
        <w:pStyle w:val="Code"/>
        <w:rPr>
          <w:lang w:val="en-GB"/>
        </w:rPr>
      </w:pPr>
      <w:r w:rsidRPr="00AA0166">
        <w:rPr>
          <w:lang w:val="en-GB"/>
        </w:rPr>
        <w:t xml:space="preserve">    for i, name in enumerate(problem['names']):</w:t>
      </w:r>
    </w:p>
    <w:p w14:paraId="2B31FC25" w14:textId="77777777" w:rsidR="006F40CF" w:rsidRPr="00AA0166" w:rsidRDefault="006F40CF" w:rsidP="006B2A9D">
      <w:pPr>
        <w:pStyle w:val="Code"/>
        <w:rPr>
          <w:lang w:val="en-GB"/>
        </w:rPr>
      </w:pPr>
      <w:r w:rsidRPr="00AA0166">
        <w:rPr>
          <w:lang w:val="en-GB"/>
        </w:rPr>
        <w:t xml:space="preserve">        if name == 'random-seed':</w:t>
      </w:r>
    </w:p>
    <w:p w14:paraId="37A2DF39" w14:textId="0F985E1D"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The NetLogo random seed requires a different syntax</w:t>
      </w:r>
    </w:p>
    <w:p w14:paraId="7E5A67FE" w14:textId="77777777" w:rsidR="006F40CF" w:rsidRPr="00AA0166" w:rsidRDefault="006F40CF" w:rsidP="006B2A9D">
      <w:pPr>
        <w:pStyle w:val="Code"/>
        <w:rPr>
          <w:lang w:val="en-GB"/>
        </w:rPr>
      </w:pPr>
      <w:r w:rsidRPr="00AA0166">
        <w:rPr>
          <w:lang w:val="en-GB"/>
        </w:rPr>
        <w:t xml:space="preserve">            netlogo.command('random-seed {}'.format(param_values[run,i]))</w:t>
      </w:r>
    </w:p>
    <w:p w14:paraId="6D5476C1" w14:textId="77777777" w:rsidR="006F40CF" w:rsidRPr="00AA0166" w:rsidRDefault="006F40CF" w:rsidP="006B2A9D">
      <w:pPr>
        <w:pStyle w:val="Code"/>
        <w:rPr>
          <w:lang w:val="en-GB"/>
        </w:rPr>
      </w:pPr>
      <w:r w:rsidRPr="00AA0166">
        <w:rPr>
          <w:lang w:val="en-GB"/>
        </w:rPr>
        <w:t xml:space="preserve">        else:</w:t>
      </w:r>
    </w:p>
    <w:p w14:paraId="5C5CB123" w14:textId="635F48A3"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Otherwise, assume the input parameters are global variables</w:t>
      </w:r>
    </w:p>
    <w:p w14:paraId="6B0482A0" w14:textId="77777777" w:rsidR="006F40CF" w:rsidRPr="00AA0166" w:rsidRDefault="006F40CF" w:rsidP="006B2A9D">
      <w:pPr>
        <w:pStyle w:val="Code"/>
        <w:rPr>
          <w:lang w:val="en-GB"/>
        </w:rPr>
      </w:pPr>
      <w:r w:rsidRPr="00AA0166">
        <w:rPr>
          <w:lang w:val="en-GB"/>
        </w:rPr>
        <w:t xml:space="preserve">            netlogo.command('set {0} {1}'.format(name, param_values[run,i]))</w:t>
      </w:r>
    </w:p>
    <w:p w14:paraId="27141815" w14:textId="77777777" w:rsidR="006F40CF" w:rsidRPr="00AA0166" w:rsidRDefault="006F40CF" w:rsidP="006B2A9D">
      <w:pPr>
        <w:pStyle w:val="Code"/>
        <w:rPr>
          <w:lang w:val="en-GB"/>
        </w:rPr>
      </w:pPr>
      <w:r w:rsidRPr="00AA0166">
        <w:rPr>
          <w:lang w:val="en-GB"/>
        </w:rPr>
        <w:t xml:space="preserve">            </w:t>
      </w:r>
    </w:p>
    <w:p w14:paraId="48EC9D18" w14:textId="77777777" w:rsidR="006F40CF" w:rsidRPr="00AA0166" w:rsidRDefault="006F40CF" w:rsidP="006B2A9D">
      <w:pPr>
        <w:pStyle w:val="Code"/>
        <w:rPr>
          <w:lang w:val="en-GB"/>
        </w:rPr>
      </w:pPr>
      <w:r w:rsidRPr="00AA0166">
        <w:rPr>
          <w:lang w:val="en-GB"/>
        </w:rPr>
        <w:t xml:space="preserve">    netlogo.command('setup')</w:t>
      </w:r>
    </w:p>
    <w:p w14:paraId="385375CA" w14:textId="597287B4" w:rsidR="00FD6E5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Run for 100 ticks and return the number of sheep and wolf agents at </w:t>
      </w:r>
    </w:p>
    <w:p w14:paraId="74DA9894" w14:textId="19CCF336" w:rsidR="006F40CF" w:rsidRPr="00AA0166" w:rsidRDefault="00FD6E56" w:rsidP="006B2A9D">
      <w:pPr>
        <w:pStyle w:val="Code"/>
        <w:ind w:left="567" w:firstLine="0"/>
        <w:rPr>
          <w:lang w:val="en-GB"/>
        </w:rPr>
      </w:pPr>
      <w:r>
        <w:rPr>
          <w:lang w:val="en-GB"/>
        </w:rPr>
        <w:t xml:space="preserve">    #</w:t>
      </w:r>
      <w:r w:rsidR="00034040">
        <w:rPr>
          <w:lang w:val="en-GB"/>
        </w:rPr>
        <w:t xml:space="preserve"> </w:t>
      </w:r>
      <w:r w:rsidR="006F40CF" w:rsidRPr="00AA0166">
        <w:rPr>
          <w:lang w:val="en-GB"/>
        </w:rPr>
        <w:t>each time step</w:t>
      </w:r>
    </w:p>
    <w:p w14:paraId="011C4993" w14:textId="77777777" w:rsidR="006F40CF" w:rsidRPr="00AA0166" w:rsidRDefault="006F40CF" w:rsidP="006B2A9D">
      <w:pPr>
        <w:pStyle w:val="Code"/>
        <w:rPr>
          <w:lang w:val="en-GB"/>
        </w:rPr>
      </w:pPr>
      <w:r w:rsidRPr="00AA0166">
        <w:rPr>
          <w:lang w:val="en-GB"/>
        </w:rPr>
        <w:t xml:space="preserve">    counts = netlogo.repeat_report(['count sheep','count wolves'], 100)</w:t>
      </w:r>
    </w:p>
    <w:p w14:paraId="353F3DC8" w14:textId="77777777" w:rsidR="006F40CF" w:rsidRPr="00AA0166" w:rsidRDefault="006F40CF" w:rsidP="006B2A9D">
      <w:pPr>
        <w:pStyle w:val="Code"/>
        <w:rPr>
          <w:lang w:val="en-GB"/>
        </w:rPr>
      </w:pPr>
      <w:r w:rsidRPr="00AA0166">
        <w:rPr>
          <w:lang w:val="en-GB"/>
        </w:rPr>
        <w:t xml:space="preserve">    </w:t>
      </w:r>
    </w:p>
    <w:p w14:paraId="5631F008" w14:textId="669B2AE4"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For each run, save the mean value of the agent counts over time</w:t>
      </w:r>
    </w:p>
    <w:p w14:paraId="54D24819" w14:textId="77777777" w:rsidR="006F40CF" w:rsidRPr="00AA0166" w:rsidRDefault="006F40CF" w:rsidP="006B2A9D">
      <w:pPr>
        <w:pStyle w:val="Code"/>
        <w:rPr>
          <w:lang w:val="en-GB"/>
        </w:rPr>
      </w:pPr>
      <w:r w:rsidRPr="00AA0166">
        <w:rPr>
          <w:lang w:val="en-GB"/>
        </w:rPr>
        <w:t xml:space="preserve">    results.loc[run, 'Avg. sheep'] = counts['count sheep'].values.mean()</w:t>
      </w:r>
    </w:p>
    <w:p w14:paraId="2224B981" w14:textId="77777777" w:rsidR="006F40CF" w:rsidRDefault="006F40CF" w:rsidP="006B2A9D">
      <w:pPr>
        <w:pStyle w:val="Code"/>
        <w:rPr>
          <w:lang w:val="en-GB"/>
        </w:rPr>
      </w:pPr>
      <w:r w:rsidRPr="00AA0166">
        <w:rPr>
          <w:lang w:val="en-GB"/>
        </w:rPr>
        <w:t xml:space="preserve">    results.loc[run, 'Avg. wolves'] = counts['count wolves'].values.mean()</w:t>
      </w:r>
    </w:p>
    <w:p w14:paraId="75ED5C35" w14:textId="77777777" w:rsidR="00AA0166" w:rsidRDefault="00AA0166" w:rsidP="00547A60">
      <w:pPr>
        <w:spacing w:line="276" w:lineRule="auto"/>
        <w:rPr>
          <w:rFonts w:cs="Arial"/>
        </w:rPr>
      </w:pPr>
    </w:p>
    <w:p w14:paraId="2DF74EFF" w14:textId="77777777"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039E5C4A" w14:textId="77777777" w:rsidR="00AA0166" w:rsidRDefault="00AA0166" w:rsidP="00547A60">
      <w:pPr>
        <w:spacing w:line="276" w:lineRule="auto"/>
        <w:rPr>
          <w:rFonts w:cs="Arial"/>
        </w:rPr>
      </w:pPr>
    </w:p>
    <w:p w14:paraId="6D473994" w14:textId="77777777" w:rsidR="00AA0166" w:rsidRDefault="00847D5F" w:rsidP="00AA0166">
      <w:pPr>
        <w:keepNext/>
        <w:spacing w:line="276" w:lineRule="auto"/>
        <w:jc w:val="center"/>
      </w:pPr>
      <w:r w:rsidRPr="00883BA0">
        <w:rPr>
          <w:rFonts w:cs="Arial"/>
          <w:noProof/>
        </w:rPr>
        <w:drawing>
          <wp:inline distT="0" distB="0" distL="0" distR="0" wp14:anchorId="6D7C0340" wp14:editId="4995AC6E">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14:paraId="6078D388" w14:textId="77777777" w:rsidR="00AA0166" w:rsidRDefault="00AA0166" w:rsidP="00AA0166">
      <w:pPr>
        <w:pStyle w:val="Caption"/>
      </w:pPr>
      <w:bookmarkStart w:id="7" w:name="_Ref370215896"/>
      <w:r>
        <w:t xml:space="preserve">Figure </w:t>
      </w:r>
      <w:r w:rsidR="009B2F2E">
        <w:fldChar w:fldCharType="begin"/>
      </w:r>
      <w:r w:rsidR="009B2F2E">
        <w:instrText xml:space="preserve"> SEQ Figure \* ARABIC </w:instrText>
      </w:r>
      <w:r w:rsidR="009B2F2E">
        <w:fldChar w:fldCharType="separate"/>
      </w:r>
      <w:r w:rsidR="00926A22">
        <w:rPr>
          <w:noProof/>
        </w:rPr>
        <w:t>5</w:t>
      </w:r>
      <w:r w:rsidR="009B2F2E">
        <w:rPr>
          <w:noProof/>
        </w:rPr>
        <w:fldChar w:fldCharType="end"/>
      </w:r>
      <w:bookmarkEnd w:id="7"/>
      <w:r>
        <w:t>: Output distributions for the average number of sheep agents (left) and wolf agents (right) over 100 ticks</w:t>
      </w:r>
    </w:p>
    <w:p w14:paraId="1657F07C" w14:textId="77777777"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lastRenderedPageBreak/>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46B183FD" w14:textId="77777777" w:rsidR="00AA0166" w:rsidRDefault="00AA0166" w:rsidP="006B2A9D">
      <w:pPr>
        <w:spacing w:line="276" w:lineRule="auto"/>
      </w:pPr>
    </w:p>
    <w:p w14:paraId="23214A91" w14:textId="77777777" w:rsidR="00AA0166" w:rsidRDefault="00847D5F" w:rsidP="00AA0166">
      <w:pPr>
        <w:keepNext/>
        <w:jc w:val="center"/>
      </w:pPr>
      <w:r w:rsidRPr="003D3EFA">
        <w:rPr>
          <w:noProof/>
        </w:rPr>
        <w:drawing>
          <wp:inline distT="0" distB="0" distL="0" distR="0" wp14:anchorId="0E04CD4F" wp14:editId="6944FEE7">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14:paraId="4F36655B" w14:textId="77777777" w:rsidR="00AA0166" w:rsidRDefault="00AA0166" w:rsidP="00AA0166">
      <w:pPr>
        <w:pStyle w:val="Caption"/>
      </w:pPr>
      <w:bookmarkStart w:id="8" w:name="_Ref370215956"/>
      <w:r>
        <w:t xml:space="preserve">Figure </w:t>
      </w:r>
      <w:r w:rsidR="009B2F2E">
        <w:fldChar w:fldCharType="begin"/>
      </w:r>
      <w:r w:rsidR="009B2F2E">
        <w:instrText xml:space="preserve"> SEQ Figure \* ARABIC </w:instrText>
      </w:r>
      <w:r w:rsidR="009B2F2E">
        <w:fldChar w:fldCharType="separate"/>
      </w:r>
      <w:r w:rsidR="00926A22">
        <w:rPr>
          <w:noProof/>
        </w:rPr>
        <w:t>6</w:t>
      </w:r>
      <w:r w:rsidR="009B2F2E">
        <w:rPr>
          <w:noProof/>
        </w:rPr>
        <w:fldChar w:fldCharType="end"/>
      </w:r>
      <w:bookmarkEnd w:id="8"/>
      <w:r>
        <w:t xml:space="preserve">: Scatter plots </w:t>
      </w:r>
      <w:r w:rsidR="00A20CB7">
        <w:t xml:space="preserve">with linear trendlines </w:t>
      </w:r>
      <w:r>
        <w:t>for the average number of sheep agents as a function of each input parameter</w:t>
      </w:r>
    </w:p>
    <w:p w14:paraId="74DB353D" w14:textId="77777777" w:rsidR="00AA0166" w:rsidRDefault="00AA0166" w:rsidP="00AA0166">
      <w:pPr>
        <w:spacing w:line="276" w:lineRule="auto"/>
      </w:pPr>
    </w:p>
    <w:p w14:paraId="1896558E" w14:textId="77777777" w:rsidR="00AA0166" w:rsidRDefault="00AA0166" w:rsidP="00AA0166">
      <w:pPr>
        <w:spacing w:line="276" w:lineRule="auto"/>
      </w:pPr>
      <w:r>
        <w:t>We can use SALib to calculate first-order (S1), second-order (S2) and total (ST) Sobol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5A5CEDBE" w14:textId="77777777" w:rsidR="00AA0166" w:rsidRDefault="00AA0166" w:rsidP="00AA0166"/>
    <w:p w14:paraId="3A1984F7" w14:textId="77777777" w:rsidR="00AA0166" w:rsidRPr="00D96788" w:rsidRDefault="00AA0166" w:rsidP="003C04DC">
      <w:pPr>
        <w:ind w:firstLine="567"/>
        <w:jc w:val="left"/>
        <w:rPr>
          <w:rFonts w:ascii="Consolas" w:hAnsi="Consolas"/>
          <w:sz w:val="16"/>
          <w:szCs w:val="16"/>
        </w:rPr>
      </w:pPr>
      <w:r w:rsidRPr="00D96788">
        <w:rPr>
          <w:rFonts w:ascii="Consolas" w:hAnsi="Consolas"/>
          <w:sz w:val="18"/>
          <w:szCs w:val="18"/>
        </w:rPr>
        <w:t>Si = sobol.analyze(problem, results['Avg. sheep'].values, calc_second_order</w:t>
      </w:r>
      <w:r w:rsidR="00D96788" w:rsidRPr="00D96788">
        <w:rPr>
          <w:rFonts w:ascii="Consolas" w:hAnsi="Consolas"/>
          <w:sz w:val="18"/>
          <w:szCs w:val="18"/>
        </w:rPr>
        <w:t>=True</w:t>
      </w:r>
      <w:r w:rsidRPr="00D96788">
        <w:rPr>
          <w:rFonts w:ascii="Consolas" w:hAnsi="Consolas"/>
          <w:sz w:val="16"/>
          <w:szCs w:val="16"/>
        </w:rPr>
        <w:t>)</w:t>
      </w:r>
    </w:p>
    <w:p w14:paraId="000EC3A3" w14:textId="77777777" w:rsidR="00AA0166" w:rsidRDefault="00AA0166" w:rsidP="00AA0166">
      <w:pPr>
        <w:ind w:firstLine="540"/>
        <w:jc w:val="left"/>
        <w:rPr>
          <w:sz w:val="16"/>
          <w:szCs w:val="16"/>
        </w:rPr>
      </w:pPr>
    </w:p>
    <w:p w14:paraId="5173F7C4" w14:textId="77777777"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r w:rsidR="00516BD0">
        <w:t>D</w:t>
      </w:r>
      <w:r>
        <w:t>ata</w:t>
      </w:r>
      <w:r w:rsidR="00516BD0">
        <w:t>F</w:t>
      </w:r>
      <w:r>
        <w:t>rame:</w:t>
      </w:r>
    </w:p>
    <w:p w14:paraId="68F4F2D8" w14:textId="77777777" w:rsidR="00926A22" w:rsidRDefault="00926A22" w:rsidP="00926A22">
      <w:pPr>
        <w:keepNext/>
      </w:pPr>
    </w:p>
    <w:p w14:paraId="18152B60" w14:textId="77777777" w:rsidR="00AA0166" w:rsidRDefault="00847D5F" w:rsidP="00AA0166">
      <w:pPr>
        <w:keepNext/>
        <w:jc w:val="center"/>
      </w:pPr>
      <w:r w:rsidRPr="00883BA0">
        <w:rPr>
          <w:noProof/>
          <w:sz w:val="16"/>
          <w:szCs w:val="16"/>
        </w:rPr>
        <w:drawing>
          <wp:inline distT="0" distB="0" distL="0" distR="0" wp14:anchorId="16F3CE65" wp14:editId="2241B071">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14:paraId="7F2DD2B8" w14:textId="77777777" w:rsidR="00AA0166" w:rsidRDefault="00AA0166" w:rsidP="00AA0166">
      <w:pPr>
        <w:pStyle w:val="Caption"/>
      </w:pPr>
      <w:bookmarkStart w:id="9" w:name="_Ref501382042"/>
      <w:r>
        <w:t xml:space="preserve">Figure </w:t>
      </w:r>
      <w:r w:rsidR="009B2F2E">
        <w:fldChar w:fldCharType="begin"/>
      </w:r>
      <w:r w:rsidR="009B2F2E">
        <w:instrText xml:space="preserve"> SEQ Figure \* ARABIC </w:instrText>
      </w:r>
      <w:r w:rsidR="009B2F2E">
        <w:fldChar w:fldCharType="separate"/>
      </w:r>
      <w:r w:rsidR="00926A22">
        <w:rPr>
          <w:noProof/>
        </w:rPr>
        <w:t>7</w:t>
      </w:r>
      <w:r w:rsidR="009B2F2E">
        <w:rPr>
          <w:noProof/>
        </w:rPr>
        <w:fldChar w:fldCharType="end"/>
      </w:r>
      <w:bookmarkEnd w:id="9"/>
      <w:r>
        <w:t>: First-order and total Sobol indices with confidence bounds</w:t>
      </w:r>
      <w:r w:rsidR="006E3BB0">
        <w:t>, for the average number of sheep agents</w:t>
      </w:r>
    </w:p>
    <w:p w14:paraId="1BF9DCAD" w14:textId="77777777"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14:paraId="5B9387D4" w14:textId="77777777" w:rsidR="00926A22" w:rsidRDefault="00926A22" w:rsidP="00926A22">
      <w:pPr>
        <w:spacing w:line="276" w:lineRule="auto"/>
      </w:pPr>
    </w:p>
    <w:p w14:paraId="45CEA595" w14:textId="77777777"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14:paraId="23B32F9B" w14:textId="77777777" w:rsidR="00926A22" w:rsidRDefault="00926A22" w:rsidP="00926A22">
      <w:pPr>
        <w:spacing w:line="276" w:lineRule="auto"/>
      </w:pPr>
    </w:p>
    <w:p w14:paraId="2C36050F" w14:textId="77777777" w:rsidR="00926A22" w:rsidRDefault="00847D5F" w:rsidP="00926A22">
      <w:pPr>
        <w:keepNext/>
        <w:spacing w:line="276" w:lineRule="auto"/>
        <w:jc w:val="center"/>
      </w:pPr>
      <w:r w:rsidRPr="003D3EFA">
        <w:rPr>
          <w:noProof/>
        </w:rPr>
        <w:drawing>
          <wp:inline distT="0" distB="0" distL="0" distR="0" wp14:anchorId="4D1A97EC" wp14:editId="10430D68">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14:paraId="2F6CC952" w14:textId="77777777" w:rsidR="00926A22" w:rsidRDefault="00926A22" w:rsidP="00926A22">
      <w:pPr>
        <w:pStyle w:val="Caption"/>
      </w:pPr>
      <w:bookmarkStart w:id="10" w:name="_Ref501378710"/>
      <w:r>
        <w:t xml:space="preserve">Figure </w:t>
      </w:r>
      <w:r w:rsidR="009B2F2E">
        <w:fldChar w:fldCharType="begin"/>
      </w:r>
      <w:r w:rsidR="009B2F2E">
        <w:instrText xml:space="preserve"> SEQ Figure \* ARABIC </w:instrText>
      </w:r>
      <w:r w:rsidR="009B2F2E">
        <w:fldChar w:fldCharType="separate"/>
      </w:r>
      <w:r>
        <w:rPr>
          <w:noProof/>
        </w:rPr>
        <w:t>8</w:t>
      </w:r>
      <w:r w:rsidR="009B2F2E">
        <w:rPr>
          <w:noProof/>
        </w:rPr>
        <w:fldChar w:fldCharType="end"/>
      </w:r>
      <w:bookmarkEnd w:id="10"/>
      <w:r>
        <w:t>: First-order, second-order and total Sobol indices</w:t>
      </w:r>
      <w:r w:rsidR="006E3BB0">
        <w:t xml:space="preserve"> for the average number of sheep agents</w:t>
      </w:r>
    </w:p>
    <w:p w14:paraId="7B742374" w14:textId="77777777"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14:paraId="31812316" w14:textId="77777777" w:rsidR="009F3A4B" w:rsidRDefault="009F3A4B" w:rsidP="00926A22">
      <w:pPr>
        <w:spacing w:line="276" w:lineRule="auto"/>
      </w:pPr>
    </w:p>
    <w:p w14:paraId="422BC5E7" w14:textId="77777777" w:rsidR="009F3A4B" w:rsidRPr="004D6278" w:rsidRDefault="009F3A4B" w:rsidP="004D6278">
      <w:pPr>
        <w:ind w:left="360"/>
        <w:outlineLvl w:val="0"/>
        <w:rPr>
          <w:rFonts w:cs="Arial"/>
          <w:lang w:val="en-GB"/>
        </w:rPr>
      </w:pPr>
      <w:r w:rsidRPr="004D6278">
        <w:rPr>
          <w:rFonts w:cs="Arial"/>
          <w:b/>
        </w:rPr>
        <w:t xml:space="preserve">Using </w:t>
      </w:r>
      <w:r w:rsidR="00317904">
        <w:rPr>
          <w:rFonts w:cs="Arial"/>
          <w:b/>
        </w:rPr>
        <w:t>i</w:t>
      </w:r>
      <w:r w:rsidRPr="004D6278">
        <w:rPr>
          <w:rFonts w:cs="Arial"/>
          <w:b/>
        </w:rPr>
        <w:t xml:space="preserve">pyparallel </w:t>
      </w:r>
      <w:r w:rsidR="00BB4EDB" w:rsidRPr="004D6278">
        <w:rPr>
          <w:rFonts w:cs="Arial"/>
          <w:b/>
        </w:rPr>
        <w:t>for parallel simulation</w:t>
      </w:r>
    </w:p>
    <w:p w14:paraId="245410A0" w14:textId="77777777" w:rsidR="003C04DC" w:rsidRDefault="003C04DC" w:rsidP="003C04DC">
      <w:pPr>
        <w:rPr>
          <w:rFonts w:cs="Arial"/>
        </w:rPr>
      </w:pPr>
    </w:p>
    <w:p w14:paraId="480E9E92" w14:textId="69C96995" w:rsidR="003C04DC" w:rsidRPr="003C04DC" w:rsidRDefault="00317904" w:rsidP="003C04DC">
      <w:pPr>
        <w:spacing w:line="276" w:lineRule="auto"/>
        <w:rPr>
          <w:rFonts w:cs="Arial"/>
        </w:rPr>
      </w:pPr>
      <w:r>
        <w:rPr>
          <w:rFonts w:cs="Arial"/>
        </w:rPr>
        <w:t>i</w:t>
      </w:r>
      <w:r w:rsidR="003C04DC" w:rsidRPr="003C04DC">
        <w:rPr>
          <w:rFonts w:cs="Arial"/>
        </w:rPr>
        <w:t xml:space="preserve">pyparallel is a standalone package (available through the </w:t>
      </w:r>
      <w:r w:rsidR="00D34AAF" w:rsidRPr="00464BDF">
        <w:rPr>
          <w:rFonts w:cs="Arial"/>
        </w:rPr>
        <w:t>conda</w:t>
      </w:r>
      <w:r w:rsidR="003C04DC" w:rsidRPr="003C04DC">
        <w:rPr>
          <w:rFonts w:cs="Arial"/>
        </w:rPr>
        <w:t xml:space="preserve"> package manager) which can be used to interactively run parallel tasks from IPython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r>
        <w:rPr>
          <w:rFonts w:cs="Arial"/>
        </w:rPr>
        <w:t>ip</w:t>
      </w:r>
      <w:r w:rsidR="003C04DC">
        <w:rPr>
          <w:rFonts w:cs="Arial"/>
        </w:rPr>
        <w:t>yparallel to distribute the si</w:t>
      </w:r>
      <w:r w:rsidR="005C0BBA">
        <w:rPr>
          <w:rFonts w:cs="Arial"/>
        </w:rPr>
        <w:t>mulations across multiple cores on a single computer.</w:t>
      </w:r>
      <w:r w:rsidR="00464BDF">
        <w:rPr>
          <w:rFonts w:cs="Arial"/>
        </w:rPr>
        <w:t xml:space="preserve"> The code fragments assume the analysis is executed from a Jupyter notebook; as with the previous examples, the full notebook is available from the pyNetLogo repository.</w:t>
      </w:r>
    </w:p>
    <w:p w14:paraId="73E615B6" w14:textId="77777777" w:rsidR="003C04DC" w:rsidRPr="003C04DC" w:rsidRDefault="003C04DC" w:rsidP="003C04DC">
      <w:pPr>
        <w:spacing w:line="276" w:lineRule="auto"/>
        <w:rPr>
          <w:rFonts w:cs="Arial"/>
        </w:rPr>
      </w:pPr>
    </w:p>
    <w:p w14:paraId="5CDBDCAE" w14:textId="77777777" w:rsidR="003C04DC" w:rsidRPr="003C04DC" w:rsidRDefault="00317904" w:rsidP="003C04DC">
      <w:pPr>
        <w:spacing w:line="276" w:lineRule="auto"/>
        <w:rPr>
          <w:rFonts w:cs="Arial"/>
        </w:rPr>
      </w:pPr>
      <w:r>
        <w:rPr>
          <w:rFonts w:cs="Arial"/>
        </w:rPr>
        <w:t>ip</w:t>
      </w:r>
      <w:r w:rsidR="003C04DC" w:rsidRPr="003C04DC">
        <w:rPr>
          <w:rFonts w:cs="Arial"/>
        </w:rPr>
        <w:t>yparallel first requires starting a controller and multiple engines, which can be done from a terminal or command prompt with the following:</w:t>
      </w:r>
    </w:p>
    <w:p w14:paraId="79ADD8E6" w14:textId="77777777" w:rsidR="003C04DC" w:rsidRPr="003C04DC" w:rsidRDefault="003C04DC" w:rsidP="003C04DC">
      <w:pPr>
        <w:spacing w:line="276" w:lineRule="auto"/>
        <w:rPr>
          <w:rFonts w:cs="Arial"/>
        </w:rPr>
      </w:pPr>
    </w:p>
    <w:p w14:paraId="1D66D9A8" w14:textId="77777777" w:rsidR="003C04DC" w:rsidRPr="00D96788" w:rsidRDefault="003C04DC" w:rsidP="003C04DC">
      <w:pPr>
        <w:spacing w:line="276" w:lineRule="auto"/>
        <w:ind w:firstLine="540"/>
        <w:rPr>
          <w:rFonts w:ascii="Consolas" w:hAnsi="Consolas" w:cs="Arial"/>
          <w:sz w:val="18"/>
          <w:szCs w:val="18"/>
        </w:rPr>
      </w:pPr>
      <w:r w:rsidRPr="00D96788">
        <w:rPr>
          <w:rFonts w:ascii="Consolas" w:hAnsi="Consolas" w:cs="Arial"/>
          <w:sz w:val="18"/>
          <w:szCs w:val="18"/>
        </w:rPr>
        <w:t>ipcluster start -n 4</w:t>
      </w:r>
    </w:p>
    <w:p w14:paraId="0DB8BD4E" w14:textId="77777777" w:rsidR="003C04DC" w:rsidRPr="003C04DC" w:rsidRDefault="003C04DC" w:rsidP="003C04DC">
      <w:pPr>
        <w:spacing w:line="276" w:lineRule="auto"/>
        <w:rPr>
          <w:rFonts w:cs="Arial"/>
        </w:rPr>
      </w:pPr>
    </w:p>
    <w:p w14:paraId="03430074" w14:textId="77777777"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3C750E93" w14:textId="77777777" w:rsidR="003C04DC" w:rsidRPr="003C04DC" w:rsidRDefault="003C04DC" w:rsidP="003C04DC">
      <w:pPr>
        <w:spacing w:line="276" w:lineRule="auto"/>
        <w:rPr>
          <w:rFonts w:cs="Arial"/>
        </w:rPr>
      </w:pPr>
    </w:p>
    <w:p w14:paraId="71BCEC3A" w14:textId="77777777"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r w:rsidRPr="00464BDF">
        <w:rPr>
          <w:rFonts w:ascii="Consolas" w:hAnsi="Consolas" w:cs="Arial"/>
        </w:rPr>
        <w:t>client.ids</w:t>
      </w:r>
      <w:r w:rsidRPr="003C04DC">
        <w:rPr>
          <w:rFonts w:cs="Arial"/>
        </w:rPr>
        <w:t xml:space="preserve"> returns a list of 4 available engines.</w:t>
      </w:r>
    </w:p>
    <w:p w14:paraId="77BF6135" w14:textId="77777777" w:rsidR="003C04DC" w:rsidRDefault="003C04DC" w:rsidP="003C04DC">
      <w:pPr>
        <w:spacing w:line="276" w:lineRule="auto"/>
        <w:rPr>
          <w:rFonts w:cs="Arial"/>
        </w:rPr>
      </w:pPr>
    </w:p>
    <w:p w14:paraId="04011D14"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ipyparallel</w:t>
      </w:r>
    </w:p>
    <w:p w14:paraId="39C52E41" w14:textId="77777777" w:rsidR="003C04DC" w:rsidRPr="00D96788" w:rsidRDefault="003C04DC" w:rsidP="009C464D">
      <w:pPr>
        <w:spacing w:line="276" w:lineRule="auto"/>
        <w:ind w:left="567"/>
        <w:rPr>
          <w:rFonts w:ascii="Consolas" w:hAnsi="Consolas"/>
          <w:sz w:val="18"/>
          <w:szCs w:val="18"/>
        </w:rPr>
      </w:pPr>
    </w:p>
    <w:p w14:paraId="5C8C50F9"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client = ipyparallel.Client()</w:t>
      </w:r>
    </w:p>
    <w:p w14:paraId="0E0B46BD" w14:textId="77777777"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r w:rsidR="003C04DC" w:rsidRPr="00D96788">
        <w:rPr>
          <w:rFonts w:ascii="Consolas" w:hAnsi="Consolas"/>
          <w:sz w:val="18"/>
          <w:szCs w:val="18"/>
        </w:rPr>
        <w:t>client.ids</w:t>
      </w:r>
      <w:r w:rsidRPr="00D96788">
        <w:rPr>
          <w:rFonts w:ascii="Consolas" w:hAnsi="Consolas"/>
          <w:sz w:val="18"/>
          <w:szCs w:val="18"/>
        </w:rPr>
        <w:t>)</w:t>
      </w:r>
    </w:p>
    <w:p w14:paraId="61A571D0" w14:textId="77777777" w:rsidR="003C04DC" w:rsidRDefault="003C04DC" w:rsidP="003C04DC">
      <w:pPr>
        <w:spacing w:line="276" w:lineRule="auto"/>
      </w:pPr>
    </w:p>
    <w:p w14:paraId="230C1866" w14:textId="77777777"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NetLogo model. </w:t>
      </w:r>
      <w:r>
        <w:t xml:space="preserve">We can then also </w:t>
      </w:r>
      <w:r w:rsidR="00BE2F7B">
        <w:t>pass</w:t>
      </w:r>
      <w:r>
        <w:t xml:space="preserve"> the SALib problem definition dictionary</w:t>
      </w:r>
      <w:r w:rsidR="00BE2F7B">
        <w:t xml:space="preserve"> to the engines. </w:t>
      </w:r>
    </w:p>
    <w:p w14:paraId="2210C0BF" w14:textId="77777777" w:rsidR="003C04DC" w:rsidRDefault="003C04DC" w:rsidP="003C04DC">
      <w:pPr>
        <w:spacing w:line="276" w:lineRule="auto"/>
      </w:pPr>
    </w:p>
    <w:p w14:paraId="77BF21FF" w14:textId="77777777" w:rsidR="003C04DC" w:rsidRPr="00D96788" w:rsidRDefault="003C04DC" w:rsidP="00672F5D">
      <w:pPr>
        <w:spacing w:line="276" w:lineRule="auto"/>
        <w:ind w:left="567"/>
        <w:rPr>
          <w:rFonts w:ascii="Consolas" w:hAnsi="Consolas"/>
          <w:sz w:val="18"/>
          <w:szCs w:val="18"/>
        </w:rPr>
      </w:pPr>
      <w:r w:rsidRPr="00D96788">
        <w:rPr>
          <w:rFonts w:ascii="Consolas" w:hAnsi="Consolas"/>
          <w:sz w:val="18"/>
          <w:szCs w:val="18"/>
        </w:rPr>
        <w:t>direct_view = client[:]</w:t>
      </w:r>
    </w:p>
    <w:p w14:paraId="7A881FD4" w14:textId="77777777" w:rsidR="003C04DC" w:rsidRDefault="003C04DC" w:rsidP="009C464D">
      <w:pPr>
        <w:spacing w:line="276" w:lineRule="auto"/>
        <w:ind w:left="567"/>
        <w:rPr>
          <w:rFonts w:ascii="Consolas" w:hAnsi="Consolas"/>
          <w:sz w:val="18"/>
          <w:szCs w:val="18"/>
        </w:rPr>
      </w:pPr>
      <w:r w:rsidRPr="00D96788">
        <w:rPr>
          <w:rFonts w:ascii="Consolas" w:hAnsi="Consolas"/>
          <w:sz w:val="18"/>
          <w:szCs w:val="18"/>
        </w:rPr>
        <w:t>import os</w:t>
      </w:r>
    </w:p>
    <w:p w14:paraId="533A134E" w14:textId="77777777" w:rsidR="00D96788" w:rsidRPr="00D96788" w:rsidRDefault="00D96788" w:rsidP="009C464D">
      <w:pPr>
        <w:spacing w:line="276" w:lineRule="auto"/>
        <w:ind w:left="567"/>
        <w:rPr>
          <w:rFonts w:ascii="Consolas" w:hAnsi="Consolas"/>
          <w:sz w:val="18"/>
          <w:szCs w:val="18"/>
        </w:rPr>
      </w:pPr>
    </w:p>
    <w:p w14:paraId="76038AF3"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00F6708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wd" variable on the engines that can be accessed later</w:t>
      </w:r>
    </w:p>
    <w:p w14:paraId="0947ECBF"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direct_view.push(dict(cwd=os.getcwd()))</w:t>
      </w:r>
    </w:p>
    <w:p w14:paraId="27521EFA" w14:textId="77777777" w:rsidR="003C04DC" w:rsidRPr="00D96788" w:rsidRDefault="003C04DC" w:rsidP="009C464D">
      <w:pPr>
        <w:spacing w:line="276" w:lineRule="auto"/>
        <w:ind w:left="567"/>
        <w:rPr>
          <w:rFonts w:ascii="Consolas" w:hAnsi="Consolas"/>
          <w:sz w:val="18"/>
          <w:szCs w:val="18"/>
        </w:rPr>
      </w:pPr>
    </w:p>
    <w:p w14:paraId="147B15A8"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0FA8C0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36DB07BB"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direct_view.push(dict(problem=problem))</w:t>
      </w:r>
    </w:p>
    <w:p w14:paraId="0BC453A0" w14:textId="77777777" w:rsidR="003C04DC" w:rsidRDefault="003C04DC" w:rsidP="003C04DC">
      <w:pPr>
        <w:spacing w:line="276" w:lineRule="auto"/>
      </w:pPr>
    </w:p>
    <w:p w14:paraId="05C8C791" w14:textId="77777777" w:rsidR="003C04DC" w:rsidRDefault="003C04DC" w:rsidP="003C04DC">
      <w:pPr>
        <w:spacing w:line="276" w:lineRule="auto"/>
      </w:pPr>
      <w:r w:rsidRPr="003C04DC">
        <w:t xml:space="preserve">The </w:t>
      </w:r>
      <w:r w:rsidRPr="00385F07">
        <w:rPr>
          <w:rFonts w:ascii="Consolas" w:hAnsi="Consolas"/>
        </w:rPr>
        <w:t>%%px</w:t>
      </w:r>
      <w:r w:rsidRPr="003C04DC">
        <w:t xml:space="preserve"> command can be added to a notebook cell to run it in parallel on each of the engines. Here the code first involves some imports and a change of the working directory. We then start a link to NetLogo, and load the example model </w:t>
      </w:r>
      <w:r w:rsidR="00BB4EDB">
        <w:t xml:space="preserve">(assumed to be in the working directory) </w:t>
      </w:r>
      <w:r w:rsidRPr="003C04DC">
        <w:t>on each of the engines.</w:t>
      </w:r>
    </w:p>
    <w:p w14:paraId="029CC020" w14:textId="77777777" w:rsidR="003C04DC" w:rsidRDefault="003C04DC" w:rsidP="003C04DC">
      <w:pPr>
        <w:spacing w:line="276" w:lineRule="auto"/>
      </w:pPr>
    </w:p>
    <w:p w14:paraId="528332D0"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0E412F55" w14:textId="77777777" w:rsidR="003C04DC" w:rsidRPr="00D96788" w:rsidRDefault="003C04DC" w:rsidP="009C464D">
      <w:pPr>
        <w:spacing w:line="276" w:lineRule="auto"/>
        <w:ind w:left="567"/>
        <w:rPr>
          <w:rFonts w:ascii="Consolas" w:hAnsi="Consolas"/>
          <w:sz w:val="18"/>
          <w:szCs w:val="18"/>
          <w:lang w:val="fr-CA"/>
        </w:rPr>
      </w:pPr>
    </w:p>
    <w:p w14:paraId="75C18B38"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import os</w:t>
      </w:r>
    </w:p>
    <w:p w14:paraId="1D06DE27"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os.chdir(cwd)</w:t>
      </w:r>
    </w:p>
    <w:p w14:paraId="2B854CEB" w14:textId="77777777" w:rsidR="003C04DC" w:rsidRPr="00D96788" w:rsidRDefault="003C04DC" w:rsidP="009C464D">
      <w:pPr>
        <w:spacing w:line="276" w:lineRule="auto"/>
        <w:ind w:left="567"/>
        <w:rPr>
          <w:rFonts w:ascii="Consolas" w:hAnsi="Consolas"/>
          <w:sz w:val="18"/>
          <w:szCs w:val="18"/>
          <w:lang w:val="fr-CA"/>
        </w:rPr>
      </w:pPr>
    </w:p>
    <w:p w14:paraId="33E4A98A"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import pyNetLogo</w:t>
      </w:r>
    </w:p>
    <w:p w14:paraId="6648E8A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lastRenderedPageBreak/>
        <w:t>import pandas as pd</w:t>
      </w:r>
    </w:p>
    <w:p w14:paraId="161125A2" w14:textId="77777777" w:rsidR="003C04DC" w:rsidRPr="00D96788" w:rsidRDefault="003C04DC" w:rsidP="00A64560">
      <w:pPr>
        <w:spacing w:line="276" w:lineRule="auto"/>
        <w:rPr>
          <w:rFonts w:ascii="Consolas" w:hAnsi="Consolas"/>
          <w:sz w:val="18"/>
          <w:szCs w:val="18"/>
        </w:rPr>
      </w:pPr>
    </w:p>
    <w:p w14:paraId="2ADD73B9"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netlogo = pyNetLogo</w:t>
      </w:r>
      <w:r w:rsidR="00A64560">
        <w:rPr>
          <w:rFonts w:ascii="Consolas" w:hAnsi="Consolas"/>
          <w:sz w:val="18"/>
          <w:szCs w:val="18"/>
        </w:rPr>
        <w:t>.</w:t>
      </w:r>
      <w:r w:rsidRPr="00D96788">
        <w:rPr>
          <w:rFonts w:ascii="Consolas" w:hAnsi="Consolas"/>
          <w:sz w:val="18"/>
          <w:szCs w:val="18"/>
        </w:rPr>
        <w:t>NetLogoLink(gui=False)</w:t>
      </w:r>
    </w:p>
    <w:p w14:paraId="0CAD38B5"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netlogo.load_model(r'Wolf Sheep Predation_v6.nlogo')</w:t>
      </w:r>
    </w:p>
    <w:p w14:paraId="6C652994" w14:textId="77777777" w:rsidR="003C04DC" w:rsidRDefault="003C04DC" w:rsidP="003C04DC">
      <w:pPr>
        <w:spacing w:line="276" w:lineRule="auto"/>
      </w:pPr>
    </w:p>
    <w:p w14:paraId="7FF90AF2" w14:textId="77777777" w:rsidR="009C464D" w:rsidRDefault="009C464D" w:rsidP="009C464D">
      <w:pPr>
        <w:spacing w:line="276" w:lineRule="auto"/>
      </w:pPr>
      <w:r>
        <w:t xml:space="preserve">We can then use </w:t>
      </w:r>
      <w:r w:rsidR="00317904">
        <w:t>ip</w:t>
      </w:r>
      <w:r>
        <w:t>yparallel</w:t>
      </w:r>
      <w:r w:rsidR="00317904">
        <w:t>’s</w:t>
      </w:r>
      <w:r>
        <w:t xml:space="preserve"> map functionality to run the sampled experiments, now using a "load balanced" view to automatically handle the scheduling and distribution of the simulations across the engines. This is useful when simulations may take different amounts of time.</w:t>
      </w:r>
    </w:p>
    <w:p w14:paraId="1025F39B" w14:textId="77777777" w:rsidR="009C464D" w:rsidRDefault="009C464D" w:rsidP="009C464D">
      <w:pPr>
        <w:spacing w:line="276" w:lineRule="auto"/>
      </w:pPr>
    </w:p>
    <w:p w14:paraId="1AFF475E" w14:textId="77777777"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4E61B49E" w14:textId="77777777" w:rsidR="009C464D" w:rsidRDefault="009C464D" w:rsidP="009C464D">
      <w:pPr>
        <w:spacing w:line="276" w:lineRule="auto"/>
      </w:pPr>
    </w:p>
    <w:p w14:paraId="155AF894" w14:textId="6C9AED90"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def </w:t>
      </w:r>
      <w:r w:rsidR="00FF4976">
        <w:rPr>
          <w:rFonts w:ascii="Consolas" w:hAnsi="Consolas"/>
          <w:sz w:val="18"/>
          <w:szCs w:val="18"/>
        </w:rPr>
        <w:t>run_</w:t>
      </w:r>
      <w:r w:rsidRPr="00D96788">
        <w:rPr>
          <w:rFonts w:ascii="Consolas" w:hAnsi="Consolas"/>
          <w:sz w:val="18"/>
          <w:szCs w:val="18"/>
        </w:rPr>
        <w:t>simulation</w:t>
      </w:r>
      <w:bookmarkStart w:id="11" w:name="_GoBack"/>
      <w:bookmarkEnd w:id="11"/>
      <w:r w:rsidRPr="00D96788">
        <w:rPr>
          <w:rFonts w:ascii="Consolas" w:hAnsi="Consolas"/>
          <w:sz w:val="18"/>
          <w:szCs w:val="18"/>
        </w:rPr>
        <w:t>(experiment):</w:t>
      </w:r>
    </w:p>
    <w:p w14:paraId="5DFEFDC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A5BE94F" w14:textId="13CEF721"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Set the input parameters</w:t>
      </w:r>
    </w:p>
    <w:p w14:paraId="53123F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i, name in enumerate(problem['names']):</w:t>
      </w:r>
    </w:p>
    <w:p w14:paraId="7E29A6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1ED90DD3" w14:textId="6C9EA28D"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The NetLogo random seed requires a different syntax</w:t>
      </w:r>
    </w:p>
    <w:p w14:paraId="07F42CB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random-seed {}'.format(experiment[i]))</w:t>
      </w:r>
    </w:p>
    <w:p w14:paraId="3D6388B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E80F5CD" w14:textId="1CCEF0CA"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Otherwise, assume the input parameters are global variables</w:t>
      </w:r>
    </w:p>
    <w:p w14:paraId="2462961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set {0} {1}'.format(name, experiment[i]))</w:t>
      </w:r>
    </w:p>
    <w:p w14:paraId="752490F2" w14:textId="77777777" w:rsidR="009C464D" w:rsidRPr="00D96788" w:rsidRDefault="009C464D" w:rsidP="009C464D">
      <w:pPr>
        <w:spacing w:line="276" w:lineRule="auto"/>
        <w:ind w:left="567"/>
        <w:rPr>
          <w:rFonts w:ascii="Consolas" w:hAnsi="Consolas"/>
          <w:sz w:val="18"/>
          <w:szCs w:val="18"/>
        </w:rPr>
      </w:pPr>
    </w:p>
    <w:p w14:paraId="16D994A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netlogo.command('setup')</w:t>
      </w:r>
    </w:p>
    <w:p w14:paraId="3F494F26" w14:textId="77777777" w:rsidR="00034040"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Run for 100 ticks and return the number of sheep and wolf agents at each time </w:t>
      </w:r>
      <w:r w:rsidR="00034040">
        <w:rPr>
          <w:rFonts w:ascii="Consolas" w:hAnsi="Consolas"/>
          <w:sz w:val="18"/>
          <w:szCs w:val="18"/>
        </w:rPr>
        <w:t xml:space="preserve">    </w:t>
      </w:r>
    </w:p>
    <w:p w14:paraId="342833D1" w14:textId="70102C83" w:rsidR="009C464D" w:rsidRPr="00D96788" w:rsidRDefault="00034040" w:rsidP="00034040">
      <w:pPr>
        <w:spacing w:line="276" w:lineRule="auto"/>
        <w:ind w:left="567"/>
        <w:rPr>
          <w:rFonts w:ascii="Consolas" w:hAnsi="Consolas"/>
          <w:sz w:val="18"/>
          <w:szCs w:val="18"/>
        </w:rPr>
      </w:pPr>
      <w:r>
        <w:rPr>
          <w:rFonts w:ascii="Consolas" w:hAnsi="Consolas"/>
          <w:sz w:val="18"/>
          <w:szCs w:val="18"/>
        </w:rPr>
        <w:t xml:space="preserve">    # </w:t>
      </w:r>
      <w:r w:rsidR="009C464D" w:rsidRPr="00D96788">
        <w:rPr>
          <w:rFonts w:ascii="Consolas" w:hAnsi="Consolas"/>
          <w:sz w:val="18"/>
          <w:szCs w:val="18"/>
        </w:rPr>
        <w:t>step</w:t>
      </w:r>
    </w:p>
    <w:p w14:paraId="0558A36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netlogo.repeat_report(['count sheep','count wolves'], 100)    </w:t>
      </w:r>
    </w:p>
    <w:p w14:paraId="3481956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6A4CD1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pd.Series([counts['count sheep'].values.mean(), </w:t>
      </w:r>
    </w:p>
    <w:p w14:paraId="20019F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count wolves'].values.mean()], </w:t>
      </w:r>
    </w:p>
    <w:p w14:paraId="795EA61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Avg. sheep', 'Avg. wolves'])</w:t>
      </w:r>
    </w:p>
    <w:p w14:paraId="3F15D0A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42F1DDC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53D6BA1E" w14:textId="77777777" w:rsidR="009C464D" w:rsidRDefault="009C464D" w:rsidP="009C464D">
      <w:pPr>
        <w:spacing w:line="276" w:lineRule="auto"/>
      </w:pPr>
    </w:p>
    <w:p w14:paraId="6FAEF706" w14:textId="77777777"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r w:rsidRPr="00385F07">
        <w:rPr>
          <w:rFonts w:ascii="Consolas" w:hAnsi="Consolas"/>
        </w:rPr>
        <w:t>map_sync</w:t>
      </w:r>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r w:rsidRPr="00385F07">
        <w:rPr>
          <w:rFonts w:ascii="Consolas" w:hAnsi="Consolas"/>
        </w:rPr>
        <w:t>param_values</w:t>
      </w:r>
      <w:r>
        <w:t>), so that the function will be executed for each row of the array.</w:t>
      </w:r>
    </w:p>
    <w:p w14:paraId="26479120" w14:textId="77777777" w:rsidR="009C464D" w:rsidRDefault="009C464D" w:rsidP="009C464D">
      <w:pPr>
        <w:spacing w:line="276" w:lineRule="auto"/>
      </w:pPr>
    </w:p>
    <w:p w14:paraId="22973A7D" w14:textId="77777777" w:rsidR="009C464D" w:rsidRDefault="009C464D" w:rsidP="009C464D">
      <w:pPr>
        <w:spacing w:line="276" w:lineRule="auto"/>
      </w:pPr>
      <w:r>
        <w:t>Th</w:t>
      </w:r>
      <w:r w:rsidR="007723FB">
        <w:t xml:space="preserve">e DataFrame constructor is </w:t>
      </w:r>
      <w:r>
        <w:t>used to immediately build a DataFrame from the results (which are returned as a list of Series).</w:t>
      </w:r>
    </w:p>
    <w:p w14:paraId="1EAB9A4A" w14:textId="77777777" w:rsidR="009C464D" w:rsidRDefault="009C464D" w:rsidP="009C464D">
      <w:pPr>
        <w:spacing w:line="276" w:lineRule="auto"/>
      </w:pPr>
    </w:p>
    <w:p w14:paraId="384ACA4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lview = client.load_balanced_view()</w:t>
      </w:r>
    </w:p>
    <w:p w14:paraId="283F8F0A"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results = pd.DataFrame(lview.map_sync(simulation, param_values))</w:t>
      </w:r>
    </w:p>
    <w:p w14:paraId="295F4CC6" w14:textId="77777777" w:rsidR="007E4A5C" w:rsidRDefault="007E4A5C" w:rsidP="009C464D">
      <w:pPr>
        <w:spacing w:line="276" w:lineRule="auto"/>
      </w:pPr>
    </w:p>
    <w:p w14:paraId="48110F1D" w14:textId="77777777"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r w:rsidR="00317904">
        <w:t>ip</w:t>
      </w:r>
      <w:r w:rsidR="00C76745">
        <w:t xml:space="preserve">yparallel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517D9471" w14:textId="77777777" w:rsidR="00BB4EDB" w:rsidRDefault="00BB4EDB" w:rsidP="009C464D">
      <w:pPr>
        <w:spacing w:line="276" w:lineRule="auto"/>
      </w:pPr>
    </w:p>
    <w:p w14:paraId="59B482C6" w14:textId="77777777" w:rsidR="00BB4EDB" w:rsidRDefault="00847D5F" w:rsidP="00BB4EDB">
      <w:pPr>
        <w:keepNext/>
        <w:jc w:val="center"/>
      </w:pPr>
      <w:r w:rsidRPr="00883BA0">
        <w:rPr>
          <w:noProof/>
          <w:sz w:val="16"/>
          <w:szCs w:val="16"/>
        </w:rPr>
        <w:lastRenderedPageBreak/>
        <w:drawing>
          <wp:inline distT="0" distB="0" distL="0" distR="0" wp14:anchorId="77660BFF" wp14:editId="20E71ED7">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14:paraId="7D09C9F5" w14:textId="77777777" w:rsidR="00BB4EDB" w:rsidRPr="00926A22" w:rsidRDefault="00BB4EDB" w:rsidP="00BB4EDB">
      <w:pPr>
        <w:pStyle w:val="Caption"/>
      </w:pPr>
      <w:bookmarkStart w:id="12" w:name="_Ref497076583"/>
      <w:r>
        <w:t xml:space="preserve">Figure </w:t>
      </w:r>
      <w:r w:rsidR="009B2F2E">
        <w:fldChar w:fldCharType="begin"/>
      </w:r>
      <w:r w:rsidR="009B2F2E">
        <w:instrText xml:space="preserve"> SEQ Figure \* ARABIC </w:instrText>
      </w:r>
      <w:r w:rsidR="009B2F2E">
        <w:fldChar w:fldCharType="separate"/>
      </w:r>
      <w:r>
        <w:rPr>
          <w:noProof/>
        </w:rPr>
        <w:t>9</w:t>
      </w:r>
      <w:r w:rsidR="009B2F2E">
        <w:rPr>
          <w:noProof/>
        </w:rPr>
        <w:fldChar w:fldCharType="end"/>
      </w:r>
      <w:bookmarkEnd w:id="12"/>
      <w:r>
        <w:t>: Comparison of runtimes for sensitivity analysis</w:t>
      </w:r>
      <w:r w:rsidR="00D96788">
        <w:t xml:space="preserve"> (</w:t>
      </w:r>
      <w:r w:rsidR="005A5F13">
        <w:t>140</w:t>
      </w:r>
      <w:r w:rsidR="00D96788">
        <w:t>00 total experiments)</w:t>
      </w:r>
      <w:r>
        <w:t>, using sequential and parallel simulations</w:t>
      </w:r>
    </w:p>
    <w:p w14:paraId="7B95A8A6" w14:textId="77777777" w:rsidR="00281440" w:rsidRPr="004D6278" w:rsidRDefault="00E212D7" w:rsidP="004D6278">
      <w:pPr>
        <w:rPr>
          <w:rFonts w:cs="Arial"/>
          <w:b/>
          <w:lang w:val="en-GB"/>
        </w:rPr>
      </w:pPr>
      <w:r w:rsidRPr="004D6278">
        <w:rPr>
          <w:rFonts w:cs="Arial"/>
          <w:b/>
          <w:lang w:val="en-GB"/>
        </w:rPr>
        <w:t>CONCLUSIONS</w:t>
      </w:r>
    </w:p>
    <w:p w14:paraId="3773D0D5" w14:textId="77777777"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pyNetLogo connector, which </w:t>
      </w:r>
      <w:r w:rsidR="00DD3736">
        <w:rPr>
          <w:rFonts w:cs="Arial"/>
        </w:rPr>
        <w:t>interface</w:t>
      </w:r>
      <w:r w:rsidR="00585DE5">
        <w:rPr>
          <w:rFonts w:cs="Arial"/>
        </w:rPr>
        <w:t>s</w:t>
      </w:r>
      <w:r w:rsidR="00C4355F">
        <w:rPr>
          <w:rFonts w:cs="Arial"/>
        </w:rPr>
        <w:t xml:space="preserve"> </w:t>
      </w:r>
      <w:r w:rsidR="00585DE5">
        <w:rPr>
          <w:rFonts w:cs="Arial"/>
        </w:rPr>
        <w:t xml:space="preserve">the NetLogo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functionalities similar to the RNetLogo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one of NetLogo’s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Sobol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r w:rsidR="00317904">
        <w:rPr>
          <w:rFonts w:cs="Arial"/>
        </w:rPr>
        <w:t>ip</w:t>
      </w:r>
      <w:r w:rsidR="00C216A9">
        <w:rPr>
          <w:rFonts w:cs="Arial"/>
        </w:rPr>
        <w:t>yparallel library.</w:t>
      </w:r>
    </w:p>
    <w:p w14:paraId="711F3DD6" w14:textId="77777777" w:rsidR="00C216A9" w:rsidRDefault="00C216A9" w:rsidP="00547A60">
      <w:pPr>
        <w:spacing w:line="276" w:lineRule="auto"/>
        <w:rPr>
          <w:rFonts w:cs="Arial"/>
        </w:rPr>
      </w:pPr>
    </w:p>
    <w:p w14:paraId="56943F5D" w14:textId="77777777" w:rsidR="00C216A9" w:rsidRDefault="00654C3F" w:rsidP="00547A60">
      <w:pPr>
        <w:spacing w:line="276" w:lineRule="auto"/>
        <w:rPr>
          <w:rFonts w:cs="Arial"/>
        </w:rPr>
      </w:pPr>
      <w:r>
        <w:rPr>
          <w:rFonts w:cs="Arial"/>
        </w:rPr>
        <w:t>The current implementation of pyNetLogo relies on a Java Native Interface (JNI) through the JPype library, which allows Java classes</w:t>
      </w:r>
      <w:r w:rsidR="00043BAF">
        <w:rPr>
          <w:rFonts w:cs="Arial"/>
        </w:rPr>
        <w:t xml:space="preserve"> (and thus NetLogo)</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a NetLogo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g more advanced statistical or geospatial functions in NetLogo models)</w:t>
      </w:r>
      <w:r w:rsidR="000C693F">
        <w:rPr>
          <w:rFonts w:cs="Arial"/>
        </w:rPr>
        <w:t xml:space="preserve">, the Python extension for NetLogo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NetLogo</w:t>
      </w:r>
      <w:r w:rsidR="00166369">
        <w:rPr>
          <w:rFonts w:cs="Arial"/>
        </w:rPr>
        <w:t xml:space="preserve"> </w:t>
      </w:r>
      <w:r w:rsidR="000C693F">
        <w:rPr>
          <w:rFonts w:cs="Arial"/>
        </w:rPr>
        <w:t xml:space="preserve">through a JSON interface. </w:t>
      </w:r>
      <w:r w:rsidR="00BE2F7B">
        <w:rPr>
          <w:rFonts w:cs="Arial"/>
        </w:rPr>
        <w:t>As a complement to existing interfaces which link NetLogo with R or Mathematica, t</w:t>
      </w:r>
      <w:r w:rsidR="00317904">
        <w:rPr>
          <w:rFonts w:cs="Arial"/>
        </w:rPr>
        <w:t xml:space="preserve">he combination of these tools thus allows </w:t>
      </w:r>
      <w:r w:rsidR="00E9574B">
        <w:rPr>
          <w:rFonts w:cs="Arial"/>
        </w:rPr>
        <w:t>modellers to extend NetLogo’s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14:paraId="104FC01C" w14:textId="77777777" w:rsidR="0073205F" w:rsidRDefault="0073205F" w:rsidP="00547A60">
      <w:pPr>
        <w:spacing w:line="276" w:lineRule="auto"/>
        <w:rPr>
          <w:rFonts w:cs="Arial"/>
        </w:rPr>
      </w:pPr>
    </w:p>
    <w:p w14:paraId="5E89A62C" w14:textId="77777777" w:rsidR="00032C92" w:rsidRDefault="00032C92">
      <w:pPr>
        <w:rPr>
          <w:rFonts w:cs="Arial"/>
          <w:b/>
          <w:lang w:val="en-GB"/>
        </w:rPr>
      </w:pPr>
    </w:p>
    <w:p w14:paraId="61B8C212" w14:textId="77777777" w:rsidR="00686BDE" w:rsidRPr="00FD7A17" w:rsidRDefault="00686BDE" w:rsidP="00686BDE">
      <w:pPr>
        <w:outlineLvl w:val="0"/>
        <w:rPr>
          <w:rFonts w:cs="Arial"/>
          <w:lang w:val="en-GB"/>
        </w:rPr>
      </w:pPr>
      <w:r w:rsidRPr="00FD7A17">
        <w:rPr>
          <w:rFonts w:cs="Arial"/>
          <w:b/>
          <w:lang w:val="en-GB"/>
        </w:rPr>
        <w:t>ACKNOWLEDGMENTS</w:t>
      </w:r>
    </w:p>
    <w:p w14:paraId="07FA0F73" w14:textId="77777777"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14:paraId="1F2F5944" w14:textId="77777777" w:rsidR="00A66AC3" w:rsidRPr="00FD7A17" w:rsidRDefault="00A66AC3" w:rsidP="00686BDE">
      <w:pPr>
        <w:rPr>
          <w:rFonts w:cs="Arial"/>
          <w:lang w:val="en-GB"/>
        </w:rPr>
      </w:pPr>
    </w:p>
    <w:p w14:paraId="768038CD" w14:textId="77777777" w:rsidR="00686BDE" w:rsidRPr="00FD7A17" w:rsidRDefault="00686BDE" w:rsidP="00686BDE">
      <w:pPr>
        <w:outlineLvl w:val="0"/>
        <w:rPr>
          <w:rFonts w:cs="Arial"/>
          <w:lang w:val="en-GB"/>
        </w:rPr>
      </w:pPr>
      <w:r w:rsidRPr="00FD7A17">
        <w:rPr>
          <w:rFonts w:cs="Arial"/>
          <w:b/>
          <w:lang w:val="en-GB"/>
        </w:rPr>
        <w:t>REFERENCES</w:t>
      </w:r>
    </w:p>
    <w:p w14:paraId="30100C08" w14:textId="77777777" w:rsidR="00686BDE" w:rsidRPr="00FD7A17" w:rsidRDefault="00686BDE" w:rsidP="00686BDE">
      <w:pPr>
        <w:rPr>
          <w:rFonts w:cs="Arial"/>
          <w:lang w:val="en-GB"/>
        </w:rPr>
      </w:pPr>
    </w:p>
    <w:p w14:paraId="72AA569C" w14:textId="77777777"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14:paraId="0BC9985C" w14:textId="77777777"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14:paraId="4FE6B44C"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14:paraId="609FAE42" w14:textId="77777777" w:rsidR="005F56C5" w:rsidRPr="005F56C5" w:rsidRDefault="005F56C5" w:rsidP="005F56C5">
      <w:pPr>
        <w:pStyle w:val="Bibliography"/>
        <w:spacing w:before="120" w:line="240" w:lineRule="auto"/>
        <w:rPr>
          <w:rFonts w:cs="Arial"/>
        </w:rPr>
      </w:pPr>
      <w:r w:rsidRPr="005F56C5">
        <w:rPr>
          <w:rFonts w:cs="Arial"/>
        </w:rPr>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14:paraId="68ED1455" w14:textId="77777777"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14:paraId="6A31F278" w14:textId="77777777"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14:paraId="192FCD86" w14:textId="77777777"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14:paraId="59EC3EAE" w14:textId="77777777"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14:paraId="572D9178" w14:textId="77777777"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14:paraId="0A3296E4" w14:textId="77777777"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14:paraId="51D36AB0" w14:textId="77777777"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14:paraId="36B0D52E" w14:textId="77777777"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14:paraId="38EF0720" w14:textId="77777777"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14:paraId="44F1200E" w14:textId="77777777"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14:paraId="71679339" w14:textId="77777777"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14:paraId="2D87DF41" w14:textId="77777777"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14:paraId="508C89AB" w14:textId="77777777"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14:paraId="3A8A42C8" w14:textId="77777777"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14:paraId="6530CE71" w14:textId="77777777"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14:paraId="1C6CB273" w14:textId="77777777"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14:paraId="1106A0C0" w14:textId="77777777"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14:paraId="4651975A" w14:textId="77777777"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14:paraId="43283AFA"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14:paraId="796B5625" w14:textId="77777777" w:rsidR="005F56C5" w:rsidRPr="005F56C5" w:rsidRDefault="005F56C5" w:rsidP="005F56C5">
      <w:pPr>
        <w:pStyle w:val="Bibliography"/>
        <w:spacing w:before="120" w:line="240" w:lineRule="auto"/>
        <w:rPr>
          <w:rFonts w:cs="Arial"/>
        </w:rPr>
      </w:pPr>
      <w:r w:rsidRPr="005F56C5">
        <w:rPr>
          <w:rFonts w:cs="Arial"/>
        </w:rPr>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14:paraId="25D4B4AA" w14:textId="77777777"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14:paraId="6C23B4E6" w14:textId="77777777"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14:paraId="30DFBEE9" w14:textId="77777777"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14:paraId="12ABC518" w14:textId="77777777"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14:paraId="62B4D207" w14:textId="77777777"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54870" w14:textId="77777777" w:rsidR="009B2F2E" w:rsidRDefault="009B2F2E">
      <w:r>
        <w:separator/>
      </w:r>
    </w:p>
  </w:endnote>
  <w:endnote w:type="continuationSeparator" w:id="0">
    <w:p w14:paraId="69FBFC91" w14:textId="77777777" w:rsidR="009B2F2E" w:rsidRDefault="009B2F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8668D" w14:textId="77777777" w:rsidR="009B2F2E" w:rsidRDefault="009B2F2E">
      <w:r>
        <w:separator/>
      </w:r>
    </w:p>
  </w:footnote>
  <w:footnote w:type="continuationSeparator" w:id="0">
    <w:p w14:paraId="603D659C" w14:textId="77777777" w:rsidR="009B2F2E" w:rsidRDefault="009B2F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BD57A" w14:textId="77777777"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4040"/>
    <w:rsid w:val="00036EF9"/>
    <w:rsid w:val="000379B5"/>
    <w:rsid w:val="00040724"/>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2017"/>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318F8"/>
    <w:rsid w:val="00834A6E"/>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B2F2E"/>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C3054"/>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 w:val="00FF497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A2D0D8"/>
  <w15:docId w15:val="{C1B66971-2EA1-4BC5-B11B-145A01DA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2">
    <w:name w:val="Unresolved Mention2"/>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A8AD47-BA06-445B-9851-2ABC9EF0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2908</Words>
  <Characters>73582</Characters>
  <Application>Microsoft Office Word</Application>
  <DocSecurity>0</DocSecurity>
  <Lines>613</Lines>
  <Paragraphs>172</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318</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Marc Jaxa</cp:lastModifiedBy>
  <cp:revision>9</cp:revision>
  <cp:lastPrinted>2017-06-22T16:50:00Z</cp:lastPrinted>
  <dcterms:created xsi:type="dcterms:W3CDTF">2018-01-08T17:06:00Z</dcterms:created>
  <dcterms:modified xsi:type="dcterms:W3CDTF">2018-01-09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